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77777777" w:rsidR="00EE20A8" w:rsidRDefault="00EE20A8" w:rsidP="00EE20A8">
      <w:pPr>
        <w:spacing w:line="480" w:lineRule="auto"/>
      </w:pPr>
      <w:r>
        <w:t xml:space="preserve">Keywords: attention; 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15AAB567" w:rsidR="0054295E" w:rsidRDefault="0054295E" w:rsidP="00CC580C">
      <w:pPr>
        <w:pStyle w:val="Heading1"/>
        <w:spacing w:before="0" w:after="240"/>
      </w:pPr>
      <w:r>
        <w:lastRenderedPageBreak/>
        <w:t>Introduction</w:t>
      </w:r>
    </w:p>
    <w:p w14:paraId="58A58700" w14:textId="1A95CBBC"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as well as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selection depends on the physical salience of a stimulus (e.g., a loud noise) or on people’s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79229A">
        <w:t>Another crucial factor</w:t>
      </w:r>
      <w:r w:rsidR="006649D9">
        <w:t xml:space="preserve"> determining the relevance of stimuli in the world around us </w:t>
      </w:r>
      <w:r w:rsidR="0079229A">
        <w:t xml:space="preserve">is motivation. Goal-driven attentional control is enhanced when individuals are motivated with extrinsic rewards </w:t>
      </w:r>
      <w:r w:rsidR="0079229A">
        <w:t>(Botvinick &amp; Braver, 2015; Pessoa, 2015)</w:t>
      </w:r>
      <w:r w:rsidR="0079229A">
        <w:t>. Attentional can also be guided by previous reward history, independently from attentional control (</w:t>
      </w:r>
      <w:r w:rsidR="0079229A">
        <w:t>Awh et al., 2012</w:t>
      </w:r>
      <w:r w:rsidR="0079229A">
        <w:t xml:space="preserve">). Previous reward associations can worsen performance on attention tasks if they conflict with the current goals of the individual </w:t>
      </w:r>
      <w:r w:rsidR="0079229A">
        <w:t>(Anderson, 2016; Failing &amp; Theeuwes, 2018</w:t>
      </w:r>
      <w:r w:rsidR="00EB28D8">
        <w:t>; Chelazzi et al., 2013</w:t>
      </w:r>
      <w:r w:rsidR="0079229A">
        <w:t>).</w:t>
      </w:r>
    </w:p>
    <w:p w14:paraId="2325645B" w14:textId="0F93FFE9" w:rsidR="00C71C28" w:rsidRDefault="00C71C28" w:rsidP="00C71C28">
      <w:pPr>
        <w:spacing w:line="480" w:lineRule="auto"/>
        <w:ind w:firstLine="720"/>
        <w:jc w:val="both"/>
      </w:pPr>
      <w:r>
        <w:t>Attentional control is enhanced when individuals are a</w:t>
      </w:r>
      <w:r w:rsidR="0079229A">
        <w:t>nticipating that they can earn</w:t>
      </w:r>
      <w:r>
        <w:t xml:space="preserve"> reward</w:t>
      </w:r>
      <w:r w:rsidR="0079229A">
        <w:t>s</w:t>
      </w:r>
      <w:r>
        <w:t xml:space="preserve"> for good performance</w:t>
      </w:r>
      <w:r w:rsidR="00C175C9">
        <w:t xml:space="preserve"> (Krebs &amp; Woldorff, 2017)</w:t>
      </w:r>
      <w:r>
        <w:t xml:space="preserve">. </w:t>
      </w:r>
      <w:r w:rsidR="0079229A">
        <w:t>In fMRI studies</w:t>
      </w:r>
      <w:r>
        <w:t xml:space="preserve"> </w:t>
      </w:r>
      <w:r w:rsidR="0079229A">
        <w:t xml:space="preserve">reward-based </w:t>
      </w:r>
      <w:r>
        <w:t xml:space="preserve">improvements have been related to </w:t>
      </w:r>
      <w:r w:rsidR="0079229A">
        <w:t xml:space="preserve">enhanced activity in frontoparietal regions crucial for attentional control </w:t>
      </w:r>
      <w:r>
        <w:t>(</w:t>
      </w:r>
      <w:commentRangeStart w:id="0"/>
      <w:r>
        <w:t>Pessoa &amp; Engelman, 2010</w:t>
      </w:r>
      <w:commentRangeEnd w:id="0"/>
      <w:r>
        <w:rPr>
          <w:rStyle w:val="CommentReference"/>
        </w:rPr>
        <w:commentReference w:id="0"/>
      </w:r>
      <w:commentRangeStart w:id="1"/>
      <w:r>
        <w:t>; Krebs et al., 2012</w:t>
      </w:r>
      <w:commentRangeEnd w:id="1"/>
      <w:r>
        <w:rPr>
          <w:rStyle w:val="CommentReference"/>
        </w:rPr>
        <w:commentReference w:id="1"/>
      </w:r>
      <w:r>
        <w:t xml:space="preserve">). Electroencephalographic (EEG) studies have demonstrated similar preparatory </w:t>
      </w:r>
      <w:r w:rsidR="00C175C9">
        <w:t xml:space="preserve">attentional </w:t>
      </w:r>
      <w:r>
        <w:t>modulations</w:t>
      </w:r>
      <w:r w:rsidR="0067643F">
        <w:t xml:space="preserve"> following reward cues</w:t>
      </w:r>
      <w:r>
        <w:t xml:space="preserve"> </w:t>
      </w:r>
      <w:r w:rsidR="0067643F">
        <w:t xml:space="preserve">in the CNV component </w:t>
      </w:r>
      <w:r>
        <w:t>(</w:t>
      </w:r>
      <w:commentRangeStart w:id="2"/>
      <w:r w:rsidR="0067643F">
        <w:t>Schevernels et al, 2014</w:t>
      </w:r>
      <w:commentRangeEnd w:id="2"/>
      <w:r w:rsidR="0067643F">
        <w:rPr>
          <w:rStyle w:val="CommentReference"/>
        </w:rPr>
        <w:commentReference w:id="2"/>
      </w:r>
      <w:r w:rsidR="00C175C9">
        <w:t xml:space="preserve">, </w:t>
      </w:r>
      <w:commentRangeStart w:id="3"/>
      <w:r w:rsidR="00C175C9">
        <w:t>van den Berg et al., 2014</w:t>
      </w:r>
      <w:commentRangeEnd w:id="3"/>
      <w:r w:rsidR="00C175C9">
        <w:rPr>
          <w:rStyle w:val="CommentReference"/>
        </w:rPr>
        <w:commentReference w:id="3"/>
      </w:r>
      <w:r>
        <w:t>).</w:t>
      </w:r>
      <w:r w:rsidR="0067643F">
        <w:t xml:space="preserve"> </w:t>
      </w:r>
      <w:r w:rsidR="00C175C9">
        <w:t xml:space="preserve">While these studies implicate the frontoparietal activity in reward-based improvements in attentional control, it remains unclear how the activity in these regions is translated into the enhanced processing of relevant features in the visual cortex. </w:t>
      </w:r>
      <w:r w:rsidR="00C113A9">
        <w:t xml:space="preserve"> </w:t>
      </w:r>
    </w:p>
    <w:p w14:paraId="4BAAA554" w14:textId="4E7A8184" w:rsidR="007A1BD6" w:rsidRDefault="00324CEE" w:rsidP="00BD3227">
      <w:pPr>
        <w:spacing w:line="480" w:lineRule="auto"/>
        <w:ind w:firstLine="720"/>
        <w:jc w:val="both"/>
      </w:pPr>
      <w:r>
        <w:t xml:space="preserve">Another set of studies has focused on the influence of reward history on </w:t>
      </w:r>
      <w:r w:rsidR="00C113A9">
        <w:t>selective attention</w:t>
      </w:r>
      <w:r>
        <w:t xml:space="preserve"> in situations in which such history is opposed to the current goals of an individual. </w:t>
      </w:r>
      <w:r w:rsidR="00937329">
        <w:t>These</w:t>
      </w:r>
      <w:r w:rsidR="00C113A9">
        <w:t xml:space="preserve"> studies </w:t>
      </w:r>
      <w:r w:rsidR="00C113A9">
        <w:lastRenderedPageBreak/>
        <w:t xml:space="preserve">have provided some evidence for the reward-related changes in the early stages of visual processing (i.e., increase in the P1 component; </w:t>
      </w:r>
      <w:r w:rsidR="00817D41">
        <w:fldChar w:fldCharType="begin" w:fldLock="1"/>
      </w:r>
      <w:r w:rsidR="00817D41">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w:instrText>
      </w:r>
      <w:r w:rsidR="00817D41" w:rsidRPr="00937329">
        <w:rPr>
          <w:lang w:val="nl-BE"/>
        </w:rPr>
        <w:instrText>sponse to reward feedback in anterior cingulate cortex, an area with strong connections to dopaminergic structures in the midbrain. These results demonstrate that reward has an impact on vision that is independent of its role in the strategic establishment of endog</w:instrText>
      </w:r>
      <w:r w:rsidR="00817D41" w:rsidRPr="00817D41">
        <w:rPr>
          <w:lang w:val="nl-BE"/>
        </w:rPr>
        <w:instrText>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rsidR="00817D41">
        <w:fldChar w:fldCharType="separate"/>
      </w:r>
      <w:r w:rsidR="00817D41" w:rsidRPr="00817D41">
        <w:rPr>
          <w:noProof/>
          <w:lang w:val="nl-BE"/>
        </w:rPr>
        <w:t xml:space="preserve">Hickey, Chelazzi, &amp; Theeuwes, 2010; Donohue et al., 2016; MacLean &amp; Giesbrecht, 2015; </w:t>
      </w:r>
      <w:r w:rsidR="00817D41">
        <w:rPr>
          <w:noProof/>
          <w:lang w:val="nl-BE"/>
        </w:rPr>
        <w:t xml:space="preserve">Luque et al., </w:t>
      </w:r>
      <w:r w:rsidR="00817D41" w:rsidRPr="00817D41">
        <w:rPr>
          <w:noProof/>
          <w:lang w:val="nl-BE"/>
        </w:rPr>
        <w:t>2017)</w:t>
      </w:r>
      <w:r w:rsidR="00817D41">
        <w:fldChar w:fldCharType="end"/>
      </w:r>
      <w:r w:rsidR="00C113A9" w:rsidRPr="00817D41">
        <w:rPr>
          <w:lang w:val="nl-BE"/>
        </w:rPr>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817D41">
        <w:t xml:space="preserve"> (increased N2pc component</w:t>
      </w:r>
      <w:r w:rsidR="007A1BD6">
        <w:t xml:space="preserve"> and improved decoding in later processing stages</w:t>
      </w:r>
      <w:r w:rsidR="00817D41">
        <w:t>; Qi et al., 2013; Tankelevitch et al., 2019)</w:t>
      </w:r>
      <w:r w:rsidR="00BD3227">
        <w:t>.</w:t>
      </w:r>
      <w:r w:rsidR="00817D41">
        <w:t xml:space="preserve"> </w:t>
      </w:r>
      <w:r w:rsidR="00EB28D8">
        <w:t xml:space="preserve">Thus it remains unclear if the reward-history effects on attention are due to changes in plasticity at the very early stages of visual processing. </w:t>
      </w:r>
    </w:p>
    <w:p w14:paraId="418D8D8A" w14:textId="03405DF6"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w:t>
      </w:r>
      <w:r>
        <w:t xml:space="preserve"> </w:t>
      </w:r>
      <w:r w:rsidR="00441BA8">
        <w:t xml:space="preserve">However, we are aware of only one study to date which was able to directly test the facilitation and suppression of stimuli linked to different reward schedules. In an fMRI </w:t>
      </w:r>
      <w:commentRangeStart w:id="4"/>
      <w:r w:rsidR="00441BA8">
        <w:t xml:space="preserve">Hickey and Peelen (2015) </w:t>
      </w:r>
      <w:commentRangeEnd w:id="4"/>
      <w:r w:rsidR="00441BA8">
        <w:rPr>
          <w:rStyle w:val="CommentReference"/>
        </w:rPr>
        <w:commentReference w:id="4"/>
      </w:r>
      <w:r w:rsidR="00441BA8">
        <w:t xml:space="preserve"> demonstrated that representations of objects</w:t>
      </w:r>
      <w:r w:rsidR="00441BA8">
        <w:t xml:space="preserve"> </w:t>
      </w:r>
      <w:r w:rsidR="00441BA8">
        <w:t xml:space="preserve">paired with high rewards are enhanced in object-selective visual cortex, while the representation of objects paired with low rewards are suppressed. </w:t>
      </w:r>
      <w:r w:rsidR="00441BA8">
        <w:t xml:space="preserve"> </w:t>
      </w:r>
    </w:p>
    <w:p w14:paraId="2CD0757E" w14:textId="14335BA2" w:rsidR="00B37B7D" w:rsidRDefault="00441BA8" w:rsidP="00B37B7D">
      <w:pPr>
        <w:spacing w:line="480" w:lineRule="auto"/>
        <w:ind w:firstLine="720"/>
        <w:jc w:val="both"/>
      </w:pPr>
      <w:r>
        <w:t>In this study we sought to directly test the mechanism through which rewards influence goal-directed</w:t>
      </w:r>
      <w:bookmarkStart w:id="5" w:name="_GoBack"/>
      <w:bookmarkEnd w:id="5"/>
      <w:r>
        <w:t xml:space="preserve">. </w:t>
      </w:r>
      <w:r>
        <w:t xml:space="preserve">We investigated how stimulus features linked to different reward schedules simultaneously compete for attentional control when individuals are able to earn extra monetary rewards (training phase) and when such rewards </w:t>
      </w:r>
      <w:r w:rsidR="00B37B7D">
        <w:t>were</w:t>
      </w:r>
      <w:r>
        <w:t xml:space="preserve"> no longer available (test phase). </w:t>
      </w:r>
      <w:r>
        <w:t xml:space="preserve">We did so by </w:t>
      </w:r>
      <w:r w:rsidR="00C3254E">
        <w:t>probing</w:t>
      </w:r>
      <w:r>
        <w:t xml:space="preserve"> the simultaneous deployment of attention to stimuli linked to high or low probability of earning a monetary reward. To this end, we used steady-state visual evoked potentials (SSVEPs) </w:t>
      </w:r>
      <w:r>
        <w:lastRenderedPageBreak/>
        <w:t xml:space="preserve">to track stimulus processing in early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goals</w:t>
      </w:r>
      <w:r w:rsidR="00C3254E">
        <w:t>-driven attention</w:t>
      </w:r>
      <w:r>
        <w:t xml:space="preserve">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w:t>
      </w:r>
    </w:p>
    <w:p w14:paraId="3072BCB8" w14:textId="77777777" w:rsidR="00C3254E" w:rsidRDefault="00441BA8" w:rsidP="00FF25C8">
      <w:pPr>
        <w:spacing w:line="480" w:lineRule="auto"/>
        <w:ind w:firstLine="720"/>
        <w:jc w:val="both"/>
      </w:pPr>
      <w:r>
        <w:t xml:space="preserve">Here we investigated the simultaneous deployment of attention to two features (red and blue dots) across three phases of the experiment. On each trial participants were instructed to attend to one of the two colors and to press a key if the dots of the attended color moved coherently. They performed this task first without any reward (baseline) and then with each color associated with different probabilities of earning a rewards (training). In the last phase (test), participants were informed that they would not earn any more rewards. </w:t>
      </w:r>
    </w:p>
    <w:p w14:paraId="04BBDBBB" w14:textId="478166ED"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in the training phase individuals </w:t>
      </w:r>
      <w:r w:rsidR="00C3254E">
        <w:t>had</w:t>
      </w:r>
      <w:r w:rsidR="004E7B0F">
        <w:t xml:space="preserve"> a goal (</w:t>
      </w:r>
      <w:r w:rsidR="00C3254E">
        <w:t xml:space="preserve">e.g., </w:t>
      </w:r>
      <w:r w:rsidR="004E7B0F">
        <w:t xml:space="preserve">track red dots) which </w:t>
      </w:r>
      <w:r w:rsidR="00C3254E">
        <w:t>could</w:t>
      </w:r>
      <w:r w:rsidR="00FF25C8">
        <w:t xml:space="preserve"> be congruent </w:t>
      </w:r>
      <w:r w:rsidR="00C3254E">
        <w:t xml:space="preserve">or incongruent </w:t>
      </w:r>
      <w:r w:rsidR="00FF25C8">
        <w:t>with the re</w:t>
      </w:r>
      <w:r w:rsidR="00C3254E">
        <w:t>ward manipulation</w:t>
      </w:r>
      <w:r w:rsidR="00FF25C8">
        <w:t>.</w:t>
      </w:r>
      <w:r w:rsidR="00C3254E">
        <w:t xml:space="preserve"> This meant that the feature linked to high rewards was the target on some trials and a distractor on others.</w:t>
      </w:r>
      <w:r w:rsidR="00FF25C8">
        <w:t xml:space="preserve"> This allowed us to investigate how value-based attention competes with goal-directed attention. Second, in the test phase individuals </w:t>
      </w:r>
      <w:r w:rsidR="00C3254E">
        <w:t>were</w:t>
      </w:r>
      <w:r w:rsidR="00FF25C8">
        <w:t xml:space="preserve"> no longer able to earn rewards. This allowed us to test how </w:t>
      </w:r>
      <w:r w:rsidR="00C3254E">
        <w:t>reward history</w:t>
      </w:r>
      <w:r w:rsidR="00FF25C8">
        <w:t xml:space="preserve"> compete</w:t>
      </w:r>
      <w:r w:rsidR="00C3254E">
        <w:t>s</w:t>
      </w:r>
      <w:r w:rsidR="00FF25C8">
        <w:t xml:space="preserve"> with goal-directed attention. In both of these cases there are several mechanisms through which reward-based effects can emerge. Can they result from the</w:t>
      </w:r>
      <w:r w:rsidR="00B37B7D">
        <w:t xml:space="preserve"> improved processing of reward-related features (facilitation), reduced processing of stimuli not related to rewards (suppression), or both. Further, </w:t>
      </w:r>
      <w:r w:rsidR="00FF25C8">
        <w:t xml:space="preserve">this mechanism can be either the same or not when rewards are introduced and when they are no longer present. </w:t>
      </w:r>
    </w:p>
    <w:p w14:paraId="4D189C6D" w14:textId="0578E0FF" w:rsidR="00FE1B5D" w:rsidRDefault="00FE1B5D" w:rsidP="00FE1B5D">
      <w:pPr>
        <w:spacing w:line="480" w:lineRule="auto"/>
        <w:ind w:firstLine="720"/>
        <w:jc w:val="both"/>
      </w:pPr>
      <w:r>
        <w:t xml:space="preserve">In this setting the theoretical accounts of reward-attention interactions predict that the amount of attention toward the high reward feature will increase (attentional facilitation), while the amount of attention allocated toward the low reward feature will decrease (attentional suppression) </w:t>
      </w:r>
      <w:r>
        <w:lastRenderedPageBreak/>
        <w:t xml:space="preserve">in the training phase compared to the baseline phase. Further, it is possible that this effect will </w:t>
      </w:r>
      <w:r w:rsidR="00C3254E">
        <w:t>persist</w:t>
      </w:r>
      <w:r>
        <w:t xml:space="preserve"> when participants are aware that no more rewards can be earned (test phase). The use of the SSVEPs in the current paradigm allowed us to test the facilitation and suppression simultaneously on each trial as two features compete for attention. </w:t>
      </w:r>
    </w:p>
    <w:p w14:paraId="5A4F0628" w14:textId="77777777" w:rsidR="00050692" w:rsidRDefault="00050692" w:rsidP="00CA0030">
      <w:pPr>
        <w:pStyle w:val="Heading1"/>
        <w:spacing w:before="0" w:after="240"/>
      </w:pP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w:t>
      </w:r>
      <w:r w:rsidR="00C27F47">
        <w:lastRenderedPageBreak/>
        <w:t>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w:t>
      </w:r>
      <w:r w:rsidR="002749F6">
        <w:lastRenderedPageBreak/>
        <w:t xml:space="preserve">(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lang w:val="nl-BE" w:eastAsia="nl-BE"/>
        </w:rPr>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D0341A" w:rsidRPr="005D695E" w:rsidRDefault="00D0341A"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D0341A" w:rsidRPr="005D695E" w:rsidRDefault="00D0341A"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6"/>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7"/>
      <w:r>
        <w:t xml:space="preserve">Behavior </w:t>
      </w:r>
      <w:commentRangeEnd w:id="7"/>
      <w:r>
        <w:rPr>
          <w:rStyle w:val="CommentReference"/>
          <w:rFonts w:eastAsiaTheme="minorHAnsi" w:cs="Times New Roman"/>
          <w:b w:val="0"/>
        </w:rPr>
        <w:commentReference w:id="7"/>
      </w:r>
    </w:p>
    <w:p w14:paraId="0DFF79D4" w14:textId="1D01E22C" w:rsidR="00F02AB1" w:rsidRDefault="00F02AB1" w:rsidP="00F02AB1"/>
    <w:p w14:paraId="6C4E84ED" w14:textId="28AA2BBD" w:rsidR="00F02AB1" w:rsidRDefault="00F02AB1" w:rsidP="00F02AB1">
      <w:r w:rsidRPr="00F02AB1">
        <w:rPr>
          <w:highlight w:val="yellow"/>
        </w:rPr>
        <w:lastRenderedPageBreak/>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8"/>
      <w:r>
        <w:t>EEG recording and pre</w:t>
      </w:r>
      <w:r w:rsidR="00703DB2">
        <w:t>-</w:t>
      </w:r>
      <w:r>
        <w:t>processing</w:t>
      </w:r>
      <w:commentRangeEnd w:id="8"/>
      <w:r w:rsidR="00A44140">
        <w:rPr>
          <w:rStyle w:val="CommentReference"/>
          <w:rFonts w:eastAsiaTheme="minorHAnsi" w:cs="Times New Roman"/>
          <w:b w:val="0"/>
        </w:rPr>
        <w:commentReference w:id="8"/>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9"/>
      <w:r w:rsidR="007A5260">
        <w:t xml:space="preserve">Additional external electrodes were applied to the left and right mastoids, </w:t>
      </w:r>
      <w:commentRangeEnd w:id="9"/>
      <w:r w:rsidR="00314813">
        <w:rPr>
          <w:rStyle w:val="CommentReference"/>
        </w:rPr>
        <w:commentReference w:id="9"/>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lastRenderedPageBreak/>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10"/>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10"/>
      <w:r w:rsidR="00314813">
        <w:rPr>
          <w:rStyle w:val="CommentReference"/>
        </w:rPr>
        <w:commentReference w:id="10"/>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11"/>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11"/>
      <w:r w:rsidR="004C379C">
        <w:rPr>
          <w:rStyle w:val="CommentReference"/>
        </w:rPr>
        <w:commentReference w:id="11"/>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 xml:space="preserve">affect </w:t>
      </w:r>
      <w:r w:rsidR="000C4CE7">
        <w:lastRenderedPageBreak/>
        <w:t>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12"/>
      <w:r w:rsidR="00750379">
        <w:t>10</w:t>
      </w:r>
      <w:r w:rsidR="00462C5A">
        <w:t>,</w:t>
      </w:r>
      <w:r w:rsidR="00750379">
        <w:t>000 iterations (2</w:t>
      </w:r>
      <w:r w:rsidR="00462C5A">
        <w:t>,</w:t>
      </w:r>
      <w:r w:rsidR="00750379">
        <w:t>000 warmup</w:t>
      </w:r>
      <w:commentRangeEnd w:id="12"/>
      <w:r w:rsidR="001123A6">
        <w:rPr>
          <w:rStyle w:val="CommentReference"/>
        </w:rPr>
        <w:commentReference w:id="12"/>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w:t>
      </w:r>
      <w:r w:rsidR="00A74EFB">
        <w:lastRenderedPageBreak/>
        <w:t xml:space="preserve">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13"/>
      <w:r>
        <w:t>Behavioral results</w:t>
      </w:r>
      <w:commentRangeEnd w:id="13"/>
      <w:r w:rsidR="00917742">
        <w:rPr>
          <w:rStyle w:val="CommentReference"/>
          <w:rFonts w:eastAsiaTheme="minorHAnsi" w:cs="Times New Roman"/>
          <w:b w:val="0"/>
        </w:rPr>
        <w:commentReference w:id="13"/>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4"/>
            <w:r>
              <w:t>Table 1</w:t>
            </w:r>
            <w:commentRangeEnd w:id="14"/>
            <w:r w:rsidR="00917742">
              <w:rPr>
                <w:rStyle w:val="CommentReference"/>
              </w:rPr>
              <w:commentReference w:id="14"/>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5"/>
    <w:p w14:paraId="71258051" w14:textId="1500ADA3" w:rsidR="00EF140D" w:rsidRDefault="005509D4" w:rsidP="007709FE">
      <w:pPr>
        <w:ind w:firstLine="720"/>
      </w:pPr>
      <w:r w:rsidRPr="003A0B81">
        <w:rPr>
          <w:noProof/>
          <w:lang w:val="nl-BE" w:eastAsia="nl-BE"/>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09A0873"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5"/>
      <w:r w:rsidR="00917742">
        <w:rPr>
          <w:rStyle w:val="CommentReference"/>
        </w:rPr>
        <w:commentReference w:id="15"/>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6"/>
      <w:r>
        <w:t>Hit rates</w:t>
      </w:r>
      <w:del w:id="17" w:author="Antonio Schettino" w:date="2018-08-28T10:15:00Z">
        <w:r w:rsidDel="006F62F4">
          <w:delText xml:space="preserve"> </w:delText>
        </w:r>
      </w:del>
      <w:commentRangeEnd w:id="16"/>
      <w:r w:rsidR="00411041">
        <w:rPr>
          <w:rStyle w:val="CommentReference"/>
          <w:rFonts w:eastAsiaTheme="minorHAnsi" w:cs="Times New Roman"/>
          <w:b w:val="0"/>
        </w:rPr>
        <w:commentReference w:id="16"/>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8"/>
      <w:r w:rsidR="00917742">
        <w:t xml:space="preserve">, it should be noted that this is a signal detection task, so the performance of 50% is not chance level. </w:t>
      </w:r>
      <w:commentRangeEnd w:id="18"/>
      <w:r w:rsidR="0041367D">
        <w:rPr>
          <w:rStyle w:val="CommentReference"/>
        </w:rPr>
        <w:commentReference w:id="18"/>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w:t>
      </w:r>
      <w:r w:rsidR="007709FE">
        <w:lastRenderedPageBreak/>
        <w:t xml:space="preserve">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19"/>
      <w:commentRangeStart w:id="20"/>
      <w:r w:rsidR="00B92561">
        <w:t>more so</w:t>
      </w:r>
      <w:r>
        <w:t xml:space="preserve"> for the low rewarded color</w:t>
      </w:r>
      <w:commentRangeEnd w:id="19"/>
      <w:r w:rsidR="0041367D">
        <w:rPr>
          <w:rStyle w:val="CommentReference"/>
        </w:rPr>
        <w:commentReference w:id="19"/>
      </w:r>
      <w:commentRangeEnd w:id="20"/>
      <w:r w:rsidR="00411041">
        <w:rPr>
          <w:rStyle w:val="CommentReference"/>
        </w:rPr>
        <w:commentReference w:id="20"/>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lang w:val="nl-BE" w:eastAsia="nl-BE"/>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AD456"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lastRenderedPageBreak/>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21"/>
      <w:commentRangeStart w:id="22"/>
      <w:r>
        <w:t>and more so in the condition with higher probability of earning a reward</w:t>
      </w:r>
      <w:commentRangeEnd w:id="21"/>
      <w:r w:rsidR="0041367D">
        <w:rPr>
          <w:rStyle w:val="CommentReference"/>
        </w:rPr>
        <w:commentReference w:id="21"/>
      </w:r>
      <w:commentRangeEnd w:id="22"/>
      <w:r w:rsidR="00411041">
        <w:rPr>
          <w:rStyle w:val="CommentReference"/>
        </w:rPr>
        <w:commentReference w:id="22"/>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lastRenderedPageBreak/>
        <w:t xml:space="preserve"> </w:t>
      </w:r>
      <w:commentRangeStart w:id="23"/>
      <w:r w:rsidRPr="00DF5EDD">
        <w:rPr>
          <w:noProof/>
          <w:lang w:val="nl-BE" w:eastAsia="nl-BE"/>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23"/>
    </w:p>
    <w:p w14:paraId="18F62F57" w14:textId="5574CBDF" w:rsidR="00E1045E" w:rsidRPr="00F36223" w:rsidRDefault="00DF5EDD" w:rsidP="00C03E65">
      <w:pPr>
        <w:spacing w:line="480" w:lineRule="auto"/>
        <w:jc w:val="both"/>
        <w:rPr>
          <w:sz w:val="20"/>
          <w:szCs w:val="20"/>
        </w:rPr>
      </w:pPr>
      <w:r>
        <w:rPr>
          <w:rStyle w:val="CommentReference"/>
        </w:rPr>
        <w:commentReference w:id="23"/>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lastRenderedPageBreak/>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lang w:val="nl-BE" w:eastAsia="nl-BE"/>
        </w:rPr>
        <w:lastRenderedPageBreak/>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1172307F"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lastRenderedPageBreak/>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lang w:val="nl-BE" w:eastAsia="nl-BE"/>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DB9C4C"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w:t>
      </w:r>
      <w:r w:rsidR="004D7E75">
        <w:lastRenderedPageBreak/>
        <w:t xml:space="preserve">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r>
        <w:t>Discussion</w:t>
      </w:r>
    </w:p>
    <w:p w14:paraId="4757875A" w14:textId="7EFAE7E4" w:rsidR="00410220" w:rsidRDefault="0053165D" w:rsidP="00E4130A">
      <w:pPr>
        <w:spacing w:line="480" w:lineRule="auto"/>
        <w:jc w:val="both"/>
      </w:pPr>
      <w:r>
        <w:tab/>
        <w:t>Our results show that rewards influence the deployment of voluntary attention at both behavioral and neural level</w:t>
      </w:r>
      <w:r w:rsidR="0022579B">
        <w:t>s</w:t>
      </w:r>
      <w:r>
        <w:t xml:space="preserve">.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t xml:space="preserve">The </w:t>
      </w:r>
      <w:r w:rsidR="00410220">
        <w:lastRenderedPageBreak/>
        <w:t xml:space="preserve">absence of rewards in the </w:t>
      </w:r>
      <w:r w:rsidR="00C153CF">
        <w:t>test</w:t>
      </w:r>
      <w:r w:rsidR="00410220">
        <w:t xml:space="preserve"> phase did not influence behavior. </w:t>
      </w:r>
      <w:commentRangeStart w:id="24"/>
      <w:r w:rsidR="00410220">
        <w:t>This result provides a conceptual replication</w:t>
      </w:r>
      <w:commentRangeEnd w:id="24"/>
      <w:r w:rsidR="0022579B">
        <w:rPr>
          <w:rStyle w:val="CommentReference"/>
        </w:rPr>
        <w:commentReference w:id="24"/>
      </w:r>
      <w:r w:rsidR="00410220">
        <w:t xml:space="preserve"> of the value-driven effects found in </w:t>
      </w:r>
      <w:r w:rsidR="00A902AD">
        <w:t>studies using</w:t>
      </w:r>
      <w:r w:rsidR="00410220">
        <w:t xml:space="preserve"> visual search and cueing tasks </w:t>
      </w:r>
      <w:r w:rsidR="00410220">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w:t>
      </w:r>
      <w:commentRangeStart w:id="25"/>
      <w:r w:rsidR="00410220">
        <w:t xml:space="preserve">This replication is significant given the large differences between our task and the previously used tasks. </w:t>
      </w:r>
      <w:commentRangeEnd w:id="25"/>
      <w:r w:rsidR="0039218C">
        <w:rPr>
          <w:rStyle w:val="CommentReference"/>
        </w:rPr>
        <w:commentReference w:id="25"/>
      </w:r>
      <w:r w:rsidR="00410220">
        <w:t xml:space="preserve">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w:t>
      </w:r>
      <w:commentRangeStart w:id="26"/>
      <w:r w:rsidR="00410220">
        <w:t xml:space="preserve">This result thus provides additional support to the robustness of the value-driven attentional effects </w:t>
      </w:r>
      <w:commentRangeEnd w:id="26"/>
      <w:r w:rsidR="0039218C">
        <w:rPr>
          <w:rStyle w:val="CommentReference"/>
        </w:rPr>
        <w:commentReference w:id="26"/>
      </w:r>
      <w:r w:rsidR="00410220">
        <w:fldChar w:fldCharType="begin" w:fldLock="1"/>
      </w:r>
      <w:r w:rsidR="002E3AE3">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7" w:author="Gilles Pourtois" w:date="2019-02-12T14:41:00Z">
        <w:r w:rsidR="0039218C">
          <w:t xml:space="preserve">gating </w:t>
        </w:r>
      </w:ins>
      <w:r w:rsidR="0046723F">
        <w:t xml:space="preserve">effect was modulated by </w:t>
      </w:r>
      <w:del w:id="28" w:author="Gilles Pourtois" w:date="2019-02-12T14:41:00Z">
        <w:r w:rsidR="0046723F" w:rsidDel="0039218C">
          <w:delText xml:space="preserve">the introduction of </w:delText>
        </w:r>
      </w:del>
      <w:r w:rsidR="0046723F">
        <w:t>reward</w:t>
      </w:r>
      <w:del w:id="29"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30" w:author="Gilles Pourtois" w:date="2019-02-12T14:42:00Z">
        <w:r w:rsidR="0039218C">
          <w:t>the</w:t>
        </w:r>
      </w:ins>
      <w:del w:id="31"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32"/>
      <w:r w:rsidR="00CD3D93">
        <w:t xml:space="preserve">This result further corroborates models of cognitive control </w:t>
      </w:r>
      <w:commentRangeEnd w:id="32"/>
      <w:r w:rsidR="0039218C">
        <w:rPr>
          <w:rStyle w:val="CommentReference"/>
        </w:rPr>
        <w:commentReference w:id="32"/>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Brown &amp; Alexander, 2017; Holroyd &amp; McClure, 2015; Shenhav, Botvinick, &amp; Cohen, 2013; Verguts, Vassena, &amp; Silvetti, 2015)</w:t>
      </w:r>
      <w:r w:rsidR="00CD3D93">
        <w:fldChar w:fldCharType="end"/>
      </w:r>
      <w:r w:rsidR="00CD3D93">
        <w:t xml:space="preserve">. </w:t>
      </w:r>
    </w:p>
    <w:p w14:paraId="5382C25C" w14:textId="2BB363AC"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2E3AE3">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et al., 2015)"},"properties":{"noteIndex":0},"schema":"https://github.com/citation-style-language/schema/raw/master/csl-citation.json"}</w:instrText>
      </w:r>
      <w:r>
        <w:fldChar w:fldCharType="separate"/>
      </w:r>
      <w:r w:rsidRPr="00CD3D93">
        <w:rPr>
          <w:noProof/>
        </w:rPr>
        <w:t xml:space="preserve">(Hickey et al., 2010; Hickey, </w:t>
      </w:r>
      <w:r w:rsidRPr="00CD3D93">
        <w:rPr>
          <w:noProof/>
        </w:rPr>
        <w:lastRenderedPageBreak/>
        <w:t>Peelen, Hickey, &amp; Peelen, 2015)</w:t>
      </w:r>
      <w:r>
        <w:fldChar w:fldCharType="end"/>
      </w:r>
      <w:r>
        <w:t xml:space="preserve">. </w:t>
      </w:r>
      <w:commentRangeStart w:id="33"/>
      <w:r w:rsidR="0043206E">
        <w:t xml:space="preserve">One of the possible explanations for this result is that it is due to the high difficulty of our task. </w:t>
      </w:r>
      <w:commentRangeEnd w:id="33"/>
      <w:r w:rsidR="0039218C">
        <w:rPr>
          <w:rStyle w:val="CommentReference"/>
        </w:rPr>
        <w:commentReference w:id="33"/>
      </w:r>
      <w:r w:rsidR="0043206E">
        <w:t xml:space="preserve">As can be seen from the behavioral data, on average participants </w:t>
      </w:r>
      <w:del w:id="34" w:author="Gilles Pourtois" w:date="2019-02-12T14:47:00Z">
        <w:r w:rsidR="0043206E" w:rsidDel="0039218C">
          <w:delText>were able to correctly detect only</w:delText>
        </w:r>
      </w:del>
      <w:ins w:id="35" w:author="Gilles Pourtois" w:date="2019-02-12T14:47:00Z">
        <w:r w:rsidR="0039218C">
          <w:t>had</w:t>
        </w:r>
      </w:ins>
      <w:r w:rsidR="0043206E">
        <w:t xml:space="preserve"> 60% </w:t>
      </w:r>
      <w:ins w:id="36" w:author="Gilles Pourtois" w:date="2019-02-12T14:47:00Z">
        <w:r w:rsidR="0039218C">
          <w:t>correct responses</w:t>
        </w:r>
      </w:ins>
      <w:del w:id="37" w:author="Gilles Pourtois" w:date="2019-02-12T14:47:00Z">
        <w:r w:rsidR="0043206E" w:rsidDel="0039218C">
          <w:delText>of dot movements</w:delText>
        </w:r>
      </w:del>
      <w:r w:rsidR="0043206E">
        <w:t xml:space="preserve">. </w:t>
      </w:r>
      <w:commentRangeStart w:id="38"/>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8"/>
      <w:r w:rsidR="0039218C">
        <w:rPr>
          <w:rStyle w:val="CommentReference"/>
        </w:rPr>
        <w:commentReference w:id="38"/>
      </w:r>
    </w:p>
    <w:p w14:paraId="69039E93" w14:textId="7A1FC3B3" w:rsidR="00E32915" w:rsidRDefault="003A042E" w:rsidP="00E4130A">
      <w:pPr>
        <w:spacing w:line="480" w:lineRule="auto"/>
        <w:ind w:firstLine="720"/>
        <w:jc w:val="both"/>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w:t>
      </w:r>
      <w:r w:rsidR="00C153CF">
        <w:t>test</w:t>
      </w:r>
      <w:r w:rsidR="00B754E8">
        <w:t xml:space="preserve">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w:t>
      </w:r>
      <w:r w:rsidR="00C153CF">
        <w:t>test</w:t>
      </w:r>
      <w:r w:rsidR="00B754E8">
        <w:t xml:space="preserve">.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39"/>
      <w:r w:rsidR="00B754E8">
        <w:t xml:space="preserve">by the value-based </w:t>
      </w:r>
      <w:r>
        <w:t xml:space="preserve">attention </w:t>
      </w:r>
      <w:r w:rsidR="00B754E8">
        <w:t>account, but in line with the prediction made by cognitive control models</w:t>
      </w:r>
      <w:commentRangeEnd w:id="39"/>
      <w:r w:rsidR="00BA5A51">
        <w:rPr>
          <w:rStyle w:val="CommentReference"/>
        </w:rPr>
        <w:commentReference w:id="39"/>
      </w:r>
      <w:r w:rsidR="00B754E8">
        <w:t xml:space="preserve">. </w:t>
      </w:r>
      <w:commentRangeStart w:id="40"/>
      <w:r w:rsidR="00004924">
        <w:t xml:space="preserve">Namely, the value-driven attentional account posits that linking stimuli to high reward probability induces a long lasting attentional bias toward such stimuli. </w:t>
      </w:r>
      <w:commentRangeEnd w:id="40"/>
      <w:r w:rsidR="00BA5A51">
        <w:rPr>
          <w:rStyle w:val="CommentReference"/>
        </w:rPr>
        <w:commentReference w:id="40"/>
      </w:r>
      <w:r w:rsidR="00004924">
        <w:t xml:space="preserve">However, our data suggests the opposite. Attention is flexibly </w:t>
      </w:r>
      <w:commentRangeStart w:id="41"/>
      <w:r w:rsidR="00004924">
        <w:t xml:space="preserve">deployed in order to maximize the probability of obtaining a reward, but then goes back to the baseline levels once the possibility of earning rewards is gone. </w:t>
      </w:r>
      <w:commentRangeEnd w:id="41"/>
      <w:r w:rsidR="00BA5A51">
        <w:rPr>
          <w:rStyle w:val="CommentReference"/>
        </w:rPr>
        <w:commentReference w:id="41"/>
      </w:r>
    </w:p>
    <w:p w14:paraId="5062F622" w14:textId="445FBFDC" w:rsidR="003A042E" w:rsidRDefault="003A042E" w:rsidP="00E4130A">
      <w:pPr>
        <w:spacing w:line="480" w:lineRule="auto"/>
        <w:ind w:firstLine="720"/>
        <w:jc w:val="both"/>
      </w:pPr>
      <w:commentRangeStart w:id="42"/>
      <w:r>
        <w:lastRenderedPageBreak/>
        <w:t xml:space="preserve">These results point to the importance of several factors in the allocation of attention based on goals and reward history. </w:t>
      </w:r>
      <w:commentRangeEnd w:id="42"/>
      <w:r w:rsidR="00BA5A51">
        <w:rPr>
          <w:rStyle w:val="CommentReference"/>
        </w:rPr>
        <w:commentReference w:id="42"/>
      </w:r>
      <w:commentRangeStart w:id="43"/>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43"/>
      <w:r w:rsidR="00BA5A51">
        <w:rPr>
          <w:rStyle w:val="CommentReference"/>
        </w:rPr>
        <w:commentReference w:id="43"/>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44"/>
      <w:r>
        <w:t>O</w:t>
      </w:r>
      <w:r w:rsidR="003A042E">
        <w:t>ur results demonstrate the importance of more rigorous tests of the idea that reward history can counteract goal-</w:t>
      </w:r>
      <w:r w:rsidR="00491D76">
        <w:t xml:space="preserve">driven allocation of attention. </w:t>
      </w:r>
      <w:commentRangeEnd w:id="44"/>
      <w:r w:rsidR="00BA5A51">
        <w:rPr>
          <w:rStyle w:val="CommentReference"/>
        </w:rPr>
        <w:commentReference w:id="44"/>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w:t>
      </w:r>
      <w:commentRangeStart w:id="45"/>
      <w:r w:rsidR="00491D76">
        <w:t>in the task in which participants have a goal on every trial, we did not observe the value-driven attentional bias in our measure of sustained attention</w:t>
      </w:r>
      <w:commentRangeEnd w:id="45"/>
      <w:r w:rsidR="00BA5A51">
        <w:rPr>
          <w:rStyle w:val="CommentReference"/>
        </w:rPr>
        <w:commentReference w:id="45"/>
      </w:r>
      <w:r w:rsidR="00491D76">
        <w:t xml:space="preserve">. We believe that such an experimental setup provides </w:t>
      </w:r>
      <w:commentRangeStart w:id="46"/>
      <w:r w:rsidR="00491D76">
        <w:t xml:space="preserve">a more rigorous way of looking at the competition between the goal-driven and value-driven attention. </w:t>
      </w:r>
      <w:commentRangeEnd w:id="46"/>
      <w:r w:rsidR="00BA5A51">
        <w:rPr>
          <w:rStyle w:val="CommentReference"/>
        </w:rPr>
        <w:commentReference w:id="46"/>
      </w:r>
      <w:r w:rsidR="00491D76">
        <w:t xml:space="preserve">However, it is important to stress </w:t>
      </w:r>
      <w:commentRangeStart w:id="47"/>
      <w:r w:rsidR="00491D76">
        <w:t>that our paradigm</w:t>
      </w:r>
      <w:r w:rsidR="00C153E4">
        <w:t xml:space="preserve"> could favor the goa</w:t>
      </w:r>
      <w:r w:rsidR="00491D76">
        <w:t xml:space="preserve">l-directed effects on attention, while the previous paradigm could have favored the value-driven effects. </w:t>
      </w:r>
      <w:commentRangeEnd w:id="47"/>
      <w:r w:rsidR="000252E3">
        <w:rPr>
          <w:rStyle w:val="CommentReference"/>
        </w:rPr>
        <w:commentReference w:id="47"/>
      </w:r>
    </w:p>
    <w:p w14:paraId="0FC8378F" w14:textId="1CC3A969" w:rsidR="0047115E" w:rsidRDefault="0047115E" w:rsidP="0047115E">
      <w:pPr>
        <w:pStyle w:val="Heading1"/>
        <w:spacing w:before="0" w:after="240"/>
      </w:pPr>
      <w:r>
        <w:lastRenderedPageBreak/>
        <w:t>Conclusion</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lastRenderedPageBreak/>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lang w:val="nl-BE" w:eastAsia="nl-BE"/>
        </w:rPr>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10CC23E"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xml:space="preserve">]; </w:t>
      </w:r>
      <w:r w:rsidR="008E2D11">
        <w:lastRenderedPageBreak/>
        <w:t>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lang w:val="nl-BE" w:eastAsia="nl-BE"/>
        </w:rPr>
        <w:lastRenderedPageBreak/>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DBA4C62"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8"/>
      <w:r w:rsidR="009508C9">
        <w:rPr>
          <w:highlight w:val="yellow"/>
        </w:rPr>
        <w:t xml:space="preserve">Gilles </w:t>
      </w:r>
      <w:commentRangeEnd w:id="48"/>
      <w:r w:rsidR="0047115E">
        <w:rPr>
          <w:rStyle w:val="CommentReference"/>
        </w:rPr>
        <w:commentReference w:id="48"/>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3649FAED" w14:textId="38F04223" w:rsidR="002E3AE3" w:rsidRPr="002E3AE3" w:rsidRDefault="009214B6" w:rsidP="002E3AE3">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2E3AE3" w:rsidRPr="00D0341A">
        <w:rPr>
          <w:noProof/>
          <w:szCs w:val="24"/>
        </w:rPr>
        <w:t xml:space="preserve">Andersen, S. K., &amp; Müller, M. M. (2010). </w:t>
      </w:r>
      <w:r w:rsidR="002E3AE3" w:rsidRPr="002E3AE3">
        <w:rPr>
          <w:noProof/>
          <w:szCs w:val="24"/>
        </w:rPr>
        <w:t xml:space="preserve">Behavioral performance follows the time course of neural facilitation and suppression during cued shifts of feature-selective attention. </w:t>
      </w:r>
      <w:r w:rsidR="002E3AE3" w:rsidRPr="002E3AE3">
        <w:rPr>
          <w:i/>
          <w:iCs/>
          <w:noProof/>
          <w:szCs w:val="24"/>
        </w:rPr>
        <w:t>Proceedings of the National Academy of Sciences of the United States of America</w:t>
      </w:r>
      <w:r w:rsidR="002E3AE3" w:rsidRPr="002E3AE3">
        <w:rPr>
          <w:noProof/>
          <w:szCs w:val="24"/>
        </w:rPr>
        <w:t xml:space="preserve">, </w:t>
      </w:r>
      <w:r w:rsidR="002E3AE3" w:rsidRPr="002E3AE3">
        <w:rPr>
          <w:i/>
          <w:iCs/>
          <w:noProof/>
          <w:szCs w:val="24"/>
        </w:rPr>
        <w:t>107</w:t>
      </w:r>
      <w:r w:rsidR="002E3AE3" w:rsidRPr="002E3AE3">
        <w:rPr>
          <w:noProof/>
          <w:szCs w:val="24"/>
        </w:rPr>
        <w:t>(31), 13878–13882. https://doi.org/10.1073/pnas.1002436107</w:t>
      </w:r>
    </w:p>
    <w:p w14:paraId="4F2C303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en, S. K., Müller, M. M., &amp; Hillyard, S. A. (2012). Tracking the allocation of attention in visual scenes with steady-state evoked potentials. In </w:t>
      </w:r>
      <w:r w:rsidRPr="002E3AE3">
        <w:rPr>
          <w:i/>
          <w:iCs/>
          <w:noProof/>
          <w:szCs w:val="24"/>
        </w:rPr>
        <w:t>Cognitive neuroscience of attention</w:t>
      </w:r>
      <w:r w:rsidRPr="002E3AE3">
        <w:rPr>
          <w:noProof/>
          <w:szCs w:val="24"/>
        </w:rPr>
        <w:t xml:space="preserve"> (pp. 197–216).</w:t>
      </w:r>
    </w:p>
    <w:p w14:paraId="6D435B5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2016). The attention habit: How reward learning shapes attentional selection. </w:t>
      </w:r>
      <w:r w:rsidRPr="002E3AE3">
        <w:rPr>
          <w:i/>
          <w:iCs/>
          <w:noProof/>
          <w:szCs w:val="24"/>
        </w:rPr>
        <w:t>Annals of the New York Academy of Sciences</w:t>
      </w:r>
      <w:r w:rsidRPr="002E3AE3">
        <w:rPr>
          <w:noProof/>
          <w:szCs w:val="24"/>
        </w:rPr>
        <w:t xml:space="preserve">, </w:t>
      </w:r>
      <w:r w:rsidRPr="002E3AE3">
        <w:rPr>
          <w:i/>
          <w:iCs/>
          <w:noProof/>
          <w:szCs w:val="24"/>
        </w:rPr>
        <w:t>1369</w:t>
      </w:r>
      <w:r w:rsidRPr="002E3AE3">
        <w:rPr>
          <w:noProof/>
          <w:szCs w:val="24"/>
        </w:rPr>
        <w:t>(1), 24–39. https://doi.org/10.1111/nyas.12957</w:t>
      </w:r>
    </w:p>
    <w:p w14:paraId="4C1407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 a, Laurent, P. a, &amp; Yantis, S. (2011). Value-driven attentional capture. </w:t>
      </w:r>
      <w:r w:rsidRPr="002E3AE3">
        <w:rPr>
          <w:i/>
          <w:iCs/>
          <w:noProof/>
          <w:szCs w:val="24"/>
        </w:rPr>
        <w:t>Proceedings of the National Academy of Sciences</w:t>
      </w:r>
      <w:r w:rsidRPr="002E3AE3">
        <w:rPr>
          <w:noProof/>
          <w:szCs w:val="24"/>
        </w:rPr>
        <w:t xml:space="preserve">, </w:t>
      </w:r>
      <w:r w:rsidRPr="002E3AE3">
        <w:rPr>
          <w:i/>
          <w:iCs/>
          <w:noProof/>
          <w:szCs w:val="24"/>
        </w:rPr>
        <w:t>108</w:t>
      </w:r>
      <w:r w:rsidRPr="002E3AE3">
        <w:rPr>
          <w:noProof/>
          <w:szCs w:val="24"/>
        </w:rPr>
        <w:t>(25), 10367–10371. https://doi.org/10.1073/pnas.1104047108</w:t>
      </w:r>
    </w:p>
    <w:p w14:paraId="377EEC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nderson, Ba. (2013). A value-driven mechanism of attentional selection. </w:t>
      </w:r>
      <w:r w:rsidRPr="002E3AE3">
        <w:rPr>
          <w:i/>
          <w:iCs/>
          <w:noProof/>
          <w:szCs w:val="24"/>
        </w:rPr>
        <w:t>Journal of Vision</w:t>
      </w:r>
      <w:r w:rsidRPr="002E3AE3">
        <w:rPr>
          <w:noProof/>
          <w:szCs w:val="24"/>
        </w:rPr>
        <w:t xml:space="preserve">, </w:t>
      </w:r>
      <w:r w:rsidRPr="002E3AE3">
        <w:rPr>
          <w:i/>
          <w:iCs/>
          <w:noProof/>
          <w:szCs w:val="24"/>
        </w:rPr>
        <w:t>13</w:t>
      </w:r>
      <w:r w:rsidRPr="002E3AE3">
        <w:rPr>
          <w:noProof/>
          <w:szCs w:val="24"/>
        </w:rPr>
        <w:t>, 1–16. https://doi.org/10.1167/13.3.7.doi</w:t>
      </w:r>
    </w:p>
    <w:p w14:paraId="1B373EF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Awh, E., Belopolsky, A. V., &amp; Theeuwes, J. (2012). Top-down versus bottom-up attentional control: A failed theoretical dichotomy. </w:t>
      </w:r>
      <w:r w:rsidRPr="002E3AE3">
        <w:rPr>
          <w:i/>
          <w:iCs/>
          <w:noProof/>
          <w:szCs w:val="24"/>
        </w:rPr>
        <w:t>Trends in Cognitive Sciences</w:t>
      </w:r>
      <w:r w:rsidRPr="002E3AE3">
        <w:rPr>
          <w:noProof/>
          <w:szCs w:val="24"/>
        </w:rPr>
        <w:t xml:space="preserve">, </w:t>
      </w:r>
      <w:r w:rsidRPr="002E3AE3">
        <w:rPr>
          <w:i/>
          <w:iCs/>
          <w:noProof/>
          <w:szCs w:val="24"/>
        </w:rPr>
        <w:t>16</w:t>
      </w:r>
      <w:r w:rsidRPr="002E3AE3">
        <w:rPr>
          <w:noProof/>
          <w:szCs w:val="24"/>
        </w:rPr>
        <w:t>(8), 437–443. https://doi.org/10.1016/j.tics.2012.06.010</w:t>
      </w:r>
    </w:p>
    <w:p w14:paraId="31780BB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rown, J. W., &amp; Alexander, W. H. (2017). Foraging Value, Risk Avoidance, and Multiple Control Signals: How the Anterior Cingulate Cortex Controls Value-based Decision-making. </w:t>
      </w:r>
      <w:r w:rsidRPr="002E3AE3">
        <w:rPr>
          <w:i/>
          <w:iCs/>
          <w:noProof/>
          <w:szCs w:val="24"/>
        </w:rPr>
        <w:t>Journal of Cognitive Neuroscience</w:t>
      </w:r>
      <w:r w:rsidRPr="002E3AE3">
        <w:rPr>
          <w:noProof/>
          <w:szCs w:val="24"/>
        </w:rPr>
        <w:t xml:space="preserve">, </w:t>
      </w:r>
      <w:r w:rsidRPr="002E3AE3">
        <w:rPr>
          <w:i/>
          <w:iCs/>
          <w:noProof/>
          <w:szCs w:val="24"/>
        </w:rPr>
        <w:t>29</w:t>
      </w:r>
      <w:r w:rsidRPr="002E3AE3">
        <w:rPr>
          <w:noProof/>
          <w:szCs w:val="24"/>
        </w:rPr>
        <w:t>(10), 1656–1673. https://doi.org/10.1162/jocn_a_01140</w:t>
      </w:r>
    </w:p>
    <w:p w14:paraId="6566078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6). brms: An R package for Bayesian multilevel models using Stan. </w:t>
      </w:r>
      <w:r w:rsidRPr="002E3AE3">
        <w:rPr>
          <w:i/>
          <w:iCs/>
          <w:noProof/>
          <w:szCs w:val="24"/>
        </w:rPr>
        <w:t xml:space="preserve">Journal </w:t>
      </w:r>
      <w:r w:rsidRPr="002E3AE3">
        <w:rPr>
          <w:i/>
          <w:iCs/>
          <w:noProof/>
          <w:szCs w:val="24"/>
        </w:rPr>
        <w:lastRenderedPageBreak/>
        <w:t>of Statistical Software</w:t>
      </w:r>
      <w:r w:rsidRPr="002E3AE3">
        <w:rPr>
          <w:noProof/>
          <w:szCs w:val="24"/>
        </w:rPr>
        <w:t xml:space="preserve">, </w:t>
      </w:r>
      <w:r w:rsidRPr="002E3AE3">
        <w:rPr>
          <w:i/>
          <w:iCs/>
          <w:noProof/>
          <w:szCs w:val="24"/>
        </w:rPr>
        <w:t>80</w:t>
      </w:r>
      <w:r w:rsidRPr="002E3AE3">
        <w:rPr>
          <w:noProof/>
          <w:szCs w:val="24"/>
        </w:rPr>
        <w:t>(1), 1–28.</w:t>
      </w:r>
    </w:p>
    <w:p w14:paraId="163AB72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Bürkner, P.-C. (2017). Advanced Bayesian Multilevel Modeling with the R Package brms. </w:t>
      </w:r>
      <w:r w:rsidRPr="002E3AE3">
        <w:rPr>
          <w:i/>
          <w:iCs/>
          <w:noProof/>
          <w:szCs w:val="24"/>
        </w:rPr>
        <w:t>ArXiv:1705.11123</w:t>
      </w:r>
      <w:r w:rsidRPr="002E3AE3">
        <w:rPr>
          <w:noProof/>
          <w:szCs w:val="24"/>
        </w:rPr>
        <w:t>.</w:t>
      </w:r>
    </w:p>
    <w:p w14:paraId="659144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arpenter, B., Gelman, A., Hoffman, M., Lee, D., Goodrich, B., Betancourt, M., … Riddell, A. (2016). Stan: A probabilistic programming language. </w:t>
      </w:r>
      <w:r w:rsidRPr="002E3AE3">
        <w:rPr>
          <w:i/>
          <w:iCs/>
          <w:noProof/>
          <w:szCs w:val="24"/>
        </w:rPr>
        <w:t>Journal of Statistical Software</w:t>
      </w:r>
      <w:r w:rsidRPr="002E3AE3">
        <w:rPr>
          <w:noProof/>
          <w:szCs w:val="24"/>
        </w:rPr>
        <w:t xml:space="preserve">, </w:t>
      </w:r>
      <w:r w:rsidRPr="002E3AE3">
        <w:rPr>
          <w:i/>
          <w:iCs/>
          <w:noProof/>
          <w:szCs w:val="24"/>
        </w:rPr>
        <w:t>2</w:t>
      </w:r>
      <w:r w:rsidRPr="002E3AE3">
        <w:rPr>
          <w:noProof/>
          <w:szCs w:val="24"/>
        </w:rPr>
        <w:t>(20), 1–37.</w:t>
      </w:r>
    </w:p>
    <w:p w14:paraId="10FC2EE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atrian, G. E., Lettich, E., &amp; Nelson, P. L. (1985). Ten percent electrode system for topographic studies of spontaneous and evoked EEG activities. </w:t>
      </w:r>
      <w:r w:rsidRPr="002E3AE3">
        <w:rPr>
          <w:i/>
          <w:iCs/>
          <w:noProof/>
          <w:szCs w:val="24"/>
        </w:rPr>
        <w:t>American Journal of EEG Technology</w:t>
      </w:r>
      <w:r w:rsidRPr="002E3AE3">
        <w:rPr>
          <w:noProof/>
          <w:szCs w:val="24"/>
        </w:rPr>
        <w:t xml:space="preserve">, </w:t>
      </w:r>
      <w:r w:rsidRPr="002E3AE3">
        <w:rPr>
          <w:i/>
          <w:iCs/>
          <w:noProof/>
          <w:szCs w:val="24"/>
        </w:rPr>
        <w:t>25</w:t>
      </w:r>
      <w:r w:rsidRPr="002E3AE3">
        <w:rPr>
          <w:noProof/>
          <w:szCs w:val="24"/>
        </w:rPr>
        <w:t>(2).</w:t>
      </w:r>
    </w:p>
    <w:p w14:paraId="35A0D53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elazzi, L., Perlato, A., Santandrea, E., &amp; Della Libera, C. (2013). Rewards teach visual selective attention. </w:t>
      </w:r>
      <w:r w:rsidRPr="002E3AE3">
        <w:rPr>
          <w:i/>
          <w:iCs/>
          <w:noProof/>
          <w:szCs w:val="24"/>
        </w:rPr>
        <w:t>Vision Research</w:t>
      </w:r>
      <w:r w:rsidRPr="002E3AE3">
        <w:rPr>
          <w:noProof/>
          <w:szCs w:val="24"/>
        </w:rPr>
        <w:t xml:space="preserve">, </w:t>
      </w:r>
      <w:r w:rsidRPr="002E3AE3">
        <w:rPr>
          <w:i/>
          <w:iCs/>
          <w:noProof/>
          <w:szCs w:val="24"/>
        </w:rPr>
        <w:t>85</w:t>
      </w:r>
      <w:r w:rsidRPr="002E3AE3">
        <w:rPr>
          <w:noProof/>
          <w:szCs w:val="24"/>
        </w:rPr>
        <w:t>, 58–62. https://doi.org/10.1016/j.visres.2012.12.005</w:t>
      </w:r>
    </w:p>
    <w:p w14:paraId="7620BC1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hun, M. M., Golomb, J. D., &amp; Turk-Browne, N. B. (2011). A Taxonomy of External and Internal Attention. </w:t>
      </w:r>
      <w:r w:rsidRPr="002E3AE3">
        <w:rPr>
          <w:i/>
          <w:iCs/>
          <w:noProof/>
          <w:szCs w:val="24"/>
        </w:rPr>
        <w:t>Annual Review of Psychology</w:t>
      </w:r>
      <w:r w:rsidRPr="002E3AE3">
        <w:rPr>
          <w:noProof/>
          <w:szCs w:val="24"/>
        </w:rPr>
        <w:t xml:space="preserve">, </w:t>
      </w:r>
      <w:r w:rsidRPr="002E3AE3">
        <w:rPr>
          <w:i/>
          <w:iCs/>
          <w:noProof/>
          <w:szCs w:val="24"/>
        </w:rPr>
        <w:t>62</w:t>
      </w:r>
      <w:r w:rsidRPr="002E3AE3">
        <w:rPr>
          <w:noProof/>
          <w:szCs w:val="24"/>
        </w:rPr>
        <w:t>(1), 73–101. https://doi.org/10.1146/annurev.psych.093008.100427</w:t>
      </w:r>
    </w:p>
    <w:p w14:paraId="60DD2D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Corbetta, M., &amp; Shulman, G. L. (2002). Control of Goal-Directed and Stimulus-Driven Attention in the Brain. </w:t>
      </w:r>
      <w:r w:rsidRPr="002E3AE3">
        <w:rPr>
          <w:i/>
          <w:iCs/>
          <w:noProof/>
          <w:szCs w:val="24"/>
        </w:rPr>
        <w:t>Nature Reviews Neuroscience</w:t>
      </w:r>
      <w:r w:rsidRPr="002E3AE3">
        <w:rPr>
          <w:noProof/>
          <w:szCs w:val="24"/>
        </w:rPr>
        <w:t xml:space="preserve">, </w:t>
      </w:r>
      <w:r w:rsidRPr="002E3AE3">
        <w:rPr>
          <w:i/>
          <w:iCs/>
          <w:noProof/>
          <w:szCs w:val="24"/>
        </w:rPr>
        <w:t>3</w:t>
      </w:r>
      <w:r w:rsidRPr="002E3AE3">
        <w:rPr>
          <w:noProof/>
          <w:szCs w:val="24"/>
        </w:rPr>
        <w:t>(3), 215–229. https://doi.org/10.1038/nrn755</w:t>
      </w:r>
    </w:p>
    <w:p w14:paraId="2033E59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Craddock, M. (2018). craddm/eegUtils: eegUtils (Version v0.2.0). Zenodo.</w:t>
      </w:r>
    </w:p>
    <w:p w14:paraId="01FAFDC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la Libera, C., &amp; Chelazzi, L. (2009). Learning to attend and to ignore is a matter of gains and losses. </w:t>
      </w:r>
      <w:r w:rsidRPr="002E3AE3">
        <w:rPr>
          <w:i/>
          <w:iCs/>
          <w:noProof/>
          <w:szCs w:val="24"/>
        </w:rPr>
        <w:t>Psychological Science</w:t>
      </w:r>
      <w:r w:rsidRPr="002E3AE3">
        <w:rPr>
          <w:noProof/>
          <w:szCs w:val="24"/>
        </w:rPr>
        <w:t xml:space="preserve">, </w:t>
      </w:r>
      <w:r w:rsidRPr="002E3AE3">
        <w:rPr>
          <w:i/>
          <w:iCs/>
          <w:noProof/>
          <w:szCs w:val="24"/>
        </w:rPr>
        <w:t>20</w:t>
      </w:r>
      <w:r w:rsidRPr="002E3AE3">
        <w:rPr>
          <w:noProof/>
          <w:szCs w:val="24"/>
        </w:rPr>
        <w:t>(6), 778–784. https://doi.org/10.1111/j.1467-9280.2009.02360.x</w:t>
      </w:r>
    </w:p>
    <w:p w14:paraId="14E6E98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lorme, A., &amp; Makeig, S. (2004). EEGLAB: an open sorce toolbox for analysis of single-trail EEG dynamics including independent component anlaysis. </w:t>
      </w:r>
      <w:r w:rsidRPr="002E3AE3">
        <w:rPr>
          <w:i/>
          <w:iCs/>
          <w:noProof/>
          <w:szCs w:val="24"/>
        </w:rPr>
        <w:t>Journal of Neuroscience Methods</w:t>
      </w:r>
      <w:r w:rsidRPr="002E3AE3">
        <w:rPr>
          <w:noProof/>
          <w:szCs w:val="24"/>
        </w:rPr>
        <w:t xml:space="preserve">, </w:t>
      </w:r>
      <w:r w:rsidRPr="002E3AE3">
        <w:rPr>
          <w:i/>
          <w:iCs/>
          <w:noProof/>
          <w:szCs w:val="24"/>
        </w:rPr>
        <w:t>134</w:t>
      </w:r>
      <w:r w:rsidRPr="002E3AE3">
        <w:rPr>
          <w:noProof/>
          <w:szCs w:val="24"/>
        </w:rPr>
        <w:t>, 9–21. https://doi.org/10.1016/j.jneumeth.2003.10.009</w:t>
      </w:r>
    </w:p>
    <w:p w14:paraId="7998B96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esimone, R., &amp; Duncan, J. (1995). Neural Mechanisms of Selective Visual. </w:t>
      </w:r>
      <w:r w:rsidRPr="002E3AE3">
        <w:rPr>
          <w:i/>
          <w:iCs/>
          <w:noProof/>
          <w:szCs w:val="24"/>
        </w:rPr>
        <w:t xml:space="preserve">Annual Review of </w:t>
      </w:r>
      <w:r w:rsidRPr="002E3AE3">
        <w:rPr>
          <w:i/>
          <w:iCs/>
          <w:noProof/>
          <w:szCs w:val="24"/>
        </w:rPr>
        <w:lastRenderedPageBreak/>
        <w:t>Neuroscience</w:t>
      </w:r>
      <w:r w:rsidRPr="002E3AE3">
        <w:rPr>
          <w:noProof/>
          <w:szCs w:val="24"/>
        </w:rPr>
        <w:t xml:space="preserve">, </w:t>
      </w:r>
      <w:r w:rsidRPr="002E3AE3">
        <w:rPr>
          <w:i/>
          <w:iCs/>
          <w:noProof/>
          <w:szCs w:val="24"/>
        </w:rPr>
        <w:t>18</w:t>
      </w:r>
      <w:r w:rsidRPr="002E3AE3">
        <w:rPr>
          <w:noProof/>
          <w:szCs w:val="24"/>
        </w:rPr>
        <w:t>(1), 193–222. https://doi.org/10.1146/annurev.ne.18.030195.001205</w:t>
      </w:r>
    </w:p>
    <w:p w14:paraId="730D96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Donohue, S. E., Hopf, J.-M., Bartsch, M. V., Schoenfeld, M. A., Heinze, H.-J., &amp; Woldorff, M. G. (2016). The Rapid Capture of Attention by Rewarded Objects. </w:t>
      </w:r>
      <w:r w:rsidRPr="002E3AE3">
        <w:rPr>
          <w:i/>
          <w:iCs/>
          <w:noProof/>
          <w:szCs w:val="24"/>
        </w:rPr>
        <w:t>Journal of Cognitive Neuroscience</w:t>
      </w:r>
      <w:r w:rsidRPr="002E3AE3">
        <w:rPr>
          <w:noProof/>
          <w:szCs w:val="24"/>
        </w:rPr>
        <w:t xml:space="preserve">, </w:t>
      </w:r>
      <w:r w:rsidRPr="002E3AE3">
        <w:rPr>
          <w:i/>
          <w:iCs/>
          <w:noProof/>
          <w:szCs w:val="24"/>
        </w:rPr>
        <w:t>28</w:t>
      </w:r>
      <w:r w:rsidRPr="002E3AE3">
        <w:rPr>
          <w:noProof/>
          <w:szCs w:val="24"/>
        </w:rPr>
        <w:t>(4), 529–541. https://doi.org/10.1162/jocn_a_00917</w:t>
      </w:r>
    </w:p>
    <w:p w14:paraId="6B51F20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F., &amp; Theeuwes, J. (2014). Exogenous visual orienting by reward. </w:t>
      </w:r>
      <w:r w:rsidRPr="002E3AE3">
        <w:rPr>
          <w:i/>
          <w:iCs/>
          <w:noProof/>
          <w:szCs w:val="24"/>
        </w:rPr>
        <w:t>Journal of Vision</w:t>
      </w:r>
      <w:r w:rsidRPr="002E3AE3">
        <w:rPr>
          <w:noProof/>
          <w:szCs w:val="24"/>
        </w:rPr>
        <w:t xml:space="preserve">, </w:t>
      </w:r>
      <w:r w:rsidRPr="002E3AE3">
        <w:rPr>
          <w:i/>
          <w:iCs/>
          <w:noProof/>
          <w:szCs w:val="24"/>
        </w:rPr>
        <w:t>14</w:t>
      </w:r>
      <w:r w:rsidRPr="002E3AE3">
        <w:rPr>
          <w:noProof/>
          <w:szCs w:val="24"/>
        </w:rPr>
        <w:t>(2014), 1–9. https://doi.org/10.1167/14.5.6.doi</w:t>
      </w:r>
    </w:p>
    <w:p w14:paraId="41BEC33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ailing, M., &amp; Theeuwes, J. (2017). Selection history: How reward modulates selectivity of visual attention. </w:t>
      </w:r>
      <w:r w:rsidRPr="002E3AE3">
        <w:rPr>
          <w:i/>
          <w:iCs/>
          <w:noProof/>
          <w:szCs w:val="24"/>
        </w:rPr>
        <w:t>Psychonomic Bulletin and Review</w:t>
      </w:r>
      <w:r w:rsidRPr="002E3AE3">
        <w:rPr>
          <w:noProof/>
          <w:szCs w:val="24"/>
        </w:rPr>
        <w:t>, 1–25. https://doi.org/10.3758/s13423-017-1380-y</w:t>
      </w:r>
    </w:p>
    <w:p w14:paraId="4E53281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Franken, I. H. A., Muris, P., &amp; Rassin, E. (2005). Psychometric properties of the Dutch BIS/BAS scales. </w:t>
      </w:r>
      <w:r w:rsidRPr="002E3AE3">
        <w:rPr>
          <w:i/>
          <w:iCs/>
          <w:noProof/>
          <w:szCs w:val="24"/>
        </w:rPr>
        <w:t>Journal of Psychopathology and Behavioral Assessment</w:t>
      </w:r>
      <w:r w:rsidRPr="002E3AE3">
        <w:rPr>
          <w:noProof/>
          <w:szCs w:val="24"/>
        </w:rPr>
        <w:t xml:space="preserve">, </w:t>
      </w:r>
      <w:r w:rsidRPr="002E3AE3">
        <w:rPr>
          <w:i/>
          <w:iCs/>
          <w:noProof/>
          <w:szCs w:val="24"/>
        </w:rPr>
        <w:t>27</w:t>
      </w:r>
      <w:r w:rsidRPr="002E3AE3">
        <w:rPr>
          <w:noProof/>
          <w:szCs w:val="24"/>
        </w:rPr>
        <w:t>(1), 25–30. https://doi.org/10.1007/s10862-005-3262-2</w:t>
      </w:r>
    </w:p>
    <w:p w14:paraId="673696EE"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Garnier, S. (2018). viridis: Default Color Maps from ‘matplotlib.’ R package version 0.3.</w:t>
      </w:r>
    </w:p>
    <w:p w14:paraId="344923B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Gelman, A., Goodrich, B., Gabry, J., &amp; Ali, I. (2017). R-squared for Bayesian regression models. </w:t>
      </w:r>
      <w:r w:rsidRPr="002E3AE3">
        <w:rPr>
          <w:i/>
          <w:iCs/>
          <w:noProof/>
          <w:szCs w:val="24"/>
        </w:rPr>
        <w:t>Unpublished via Http://Www. Stat. Columbia. Edu/~ Gelman/Research/Unpublished.</w:t>
      </w:r>
      <w:r w:rsidRPr="002E3AE3">
        <w:rPr>
          <w:noProof/>
          <w:szCs w:val="24"/>
        </w:rPr>
        <w:t xml:space="preserve"> Retrieved from http://www.stat.columbia.edu/~gelman/research/unpublished/bayes_R2.pdf</w:t>
      </w:r>
    </w:p>
    <w:p w14:paraId="74EC1BF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Gelman, A., &amp; Rubin, D. B. (1992). </w:t>
      </w:r>
      <w:r w:rsidRPr="002E3AE3">
        <w:rPr>
          <w:noProof/>
          <w:szCs w:val="24"/>
        </w:rPr>
        <w:t xml:space="preserve">Inference from Iterative Simulation Using Multiple Sequences. </w:t>
      </w:r>
      <w:r w:rsidRPr="002E3AE3">
        <w:rPr>
          <w:i/>
          <w:iCs/>
          <w:noProof/>
          <w:szCs w:val="24"/>
        </w:rPr>
        <w:t>Statistical Science</w:t>
      </w:r>
      <w:r w:rsidRPr="002E3AE3">
        <w:rPr>
          <w:noProof/>
          <w:szCs w:val="24"/>
        </w:rPr>
        <w:t xml:space="preserve">, </w:t>
      </w:r>
      <w:r w:rsidRPr="002E3AE3">
        <w:rPr>
          <w:i/>
          <w:iCs/>
          <w:noProof/>
          <w:szCs w:val="24"/>
        </w:rPr>
        <w:t>7</w:t>
      </w:r>
      <w:r w:rsidRPr="002E3AE3">
        <w:rPr>
          <w:noProof/>
          <w:szCs w:val="24"/>
        </w:rPr>
        <w:t>(4), 457–472. https://doi.org/10.1214/ss/1177011136</w:t>
      </w:r>
    </w:p>
    <w:p w14:paraId="20F9AF92"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 Chelazzi, L., &amp; Theeuwes, J. (2010). Reward Changes Salience in Human Vision via the Anterior Cingulate. </w:t>
      </w:r>
      <w:r w:rsidRPr="002E3AE3">
        <w:rPr>
          <w:i/>
          <w:iCs/>
          <w:noProof/>
          <w:szCs w:val="24"/>
        </w:rPr>
        <w:t>Journal of Neuroscience</w:t>
      </w:r>
      <w:r w:rsidRPr="002E3AE3">
        <w:rPr>
          <w:noProof/>
          <w:szCs w:val="24"/>
        </w:rPr>
        <w:t xml:space="preserve">, </w:t>
      </w:r>
      <w:r w:rsidRPr="002E3AE3">
        <w:rPr>
          <w:i/>
          <w:iCs/>
          <w:noProof/>
          <w:szCs w:val="24"/>
        </w:rPr>
        <w:t>30</w:t>
      </w:r>
      <w:r w:rsidRPr="002E3AE3">
        <w:rPr>
          <w:noProof/>
          <w:szCs w:val="24"/>
        </w:rPr>
        <w:t>(33), 11096–11103. https://doi.org/10.1523/JNEUROSCI.1026-10.2010</w:t>
      </w:r>
    </w:p>
    <w:p w14:paraId="25D1299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amp; Peelen, M. V. (2015).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6436410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ickey, Clayton, Peelen, M. V, Hickey, C., &amp; Peelen, M. V. (2015). Neural Mechanisms of </w:t>
      </w:r>
      <w:r w:rsidRPr="002E3AE3">
        <w:rPr>
          <w:noProof/>
          <w:szCs w:val="24"/>
        </w:rPr>
        <w:lastRenderedPageBreak/>
        <w:t xml:space="preserve">Incentive Salience in Naturalistic Human Vision Report Neural Mechanisms of Incentive Salience in Naturalistic Human Vision. </w:t>
      </w:r>
      <w:r w:rsidRPr="002E3AE3">
        <w:rPr>
          <w:i/>
          <w:iCs/>
          <w:noProof/>
          <w:szCs w:val="24"/>
        </w:rPr>
        <w:t>Neuron</w:t>
      </w:r>
      <w:r w:rsidRPr="002E3AE3">
        <w:rPr>
          <w:noProof/>
          <w:szCs w:val="24"/>
        </w:rPr>
        <w:t xml:space="preserve">, </w:t>
      </w:r>
      <w:r w:rsidRPr="002E3AE3">
        <w:rPr>
          <w:i/>
          <w:iCs/>
          <w:noProof/>
          <w:szCs w:val="24"/>
        </w:rPr>
        <w:t>85</w:t>
      </w:r>
      <w:r w:rsidRPr="002E3AE3">
        <w:rPr>
          <w:noProof/>
          <w:szCs w:val="24"/>
        </w:rPr>
        <w:t>(3), 512–518. https://doi.org/10.1016/j.neuron.2014.12.049</w:t>
      </w:r>
    </w:p>
    <w:p w14:paraId="10689C7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Holroyd, C. B., &amp; McClure, S. M. (2015). Hierarchical control over effortful behavior by rodent medial frontal cortex: A computational model. </w:t>
      </w:r>
      <w:r w:rsidRPr="002E3AE3">
        <w:rPr>
          <w:i/>
          <w:iCs/>
          <w:noProof/>
          <w:szCs w:val="24"/>
        </w:rPr>
        <w:t>Psychological Review</w:t>
      </w:r>
      <w:r w:rsidRPr="002E3AE3">
        <w:rPr>
          <w:noProof/>
          <w:szCs w:val="24"/>
        </w:rPr>
        <w:t xml:space="preserve">, </w:t>
      </w:r>
      <w:r w:rsidRPr="002E3AE3">
        <w:rPr>
          <w:i/>
          <w:iCs/>
          <w:noProof/>
          <w:szCs w:val="24"/>
        </w:rPr>
        <w:t>122</w:t>
      </w:r>
      <w:r w:rsidRPr="002E3AE3">
        <w:rPr>
          <w:noProof/>
          <w:szCs w:val="24"/>
        </w:rPr>
        <w:t>(1), 54–83. https://doi.org/10.1037/a0038339</w:t>
      </w:r>
    </w:p>
    <w:p w14:paraId="1846E6D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Hope, R. M. (2013). Rmisc: Ryan miscellaneous. R package version, 1(5).</w:t>
      </w:r>
    </w:p>
    <w:p w14:paraId="73133BC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Junghöfer, M., Elbert, T., Tucker, D. O. N. M., &amp; Rockstroh, B. (2000). Statistical control of artifacts in dense array EEG 0 MEG studies. </w:t>
      </w:r>
      <w:r w:rsidRPr="002E3AE3">
        <w:rPr>
          <w:i/>
          <w:iCs/>
          <w:noProof/>
          <w:szCs w:val="24"/>
        </w:rPr>
        <w:t>Wiley Online Library</w:t>
      </w:r>
      <w:r w:rsidRPr="002E3AE3">
        <w:rPr>
          <w:noProof/>
          <w:szCs w:val="24"/>
        </w:rPr>
        <w:t>, 523–532. Retrieved from http://onlinelibrary.wiley.com/doi/10.1111/1469-8986.3740523/full</w:t>
      </w:r>
    </w:p>
    <w:p w14:paraId="43E9CB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Kruschke, J. K., &amp; Meredith, M. (2017). BEST: Bayesian Estimation Supersedes the t-Test.</w:t>
      </w:r>
    </w:p>
    <w:p w14:paraId="7B34289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Kruschke, John K. (2014). </w:t>
      </w:r>
      <w:r w:rsidRPr="002E3AE3">
        <w:rPr>
          <w:i/>
          <w:iCs/>
          <w:noProof/>
          <w:szCs w:val="24"/>
        </w:rPr>
        <w:t>Doing Bayesian data analysis: A tutorial with R, JAGS, and Stan, second edition</w:t>
      </w:r>
      <w:r w:rsidRPr="002E3AE3">
        <w:rPr>
          <w:noProof/>
          <w:szCs w:val="24"/>
        </w:rPr>
        <w:t xml:space="preserve">. </w:t>
      </w:r>
      <w:r w:rsidRPr="002E3AE3">
        <w:rPr>
          <w:i/>
          <w:iCs/>
          <w:noProof/>
          <w:szCs w:val="24"/>
        </w:rPr>
        <w:t>Doing Bayesian Data Analysis: A Tutorial with R, JAGS, and Stan, Second Edition</w:t>
      </w:r>
      <w:r w:rsidRPr="002E3AE3">
        <w:rPr>
          <w:noProof/>
          <w:szCs w:val="24"/>
        </w:rPr>
        <w:t xml:space="preserve"> (2nd ed.). Elsevier Inc. https://doi.org/10.1016/B978-0-12-405888-0.09999-2</w:t>
      </w:r>
    </w:p>
    <w:p w14:paraId="1B06D0D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Le Pelley, M. E., Mitchell, C. J., Beesley, T., George, D. N., &amp; Wills, A. J. (2016). Attention and associative learning in humans: An integrative review. </w:t>
      </w:r>
      <w:r w:rsidRPr="002E3AE3">
        <w:rPr>
          <w:i/>
          <w:iCs/>
          <w:noProof/>
          <w:szCs w:val="24"/>
        </w:rPr>
        <w:t>Psychological Bulletin</w:t>
      </w:r>
      <w:r w:rsidRPr="002E3AE3">
        <w:rPr>
          <w:noProof/>
          <w:szCs w:val="24"/>
        </w:rPr>
        <w:t xml:space="preserve">, </w:t>
      </w:r>
      <w:r w:rsidRPr="002E3AE3">
        <w:rPr>
          <w:i/>
          <w:iCs/>
          <w:noProof/>
          <w:szCs w:val="24"/>
        </w:rPr>
        <w:t>142</w:t>
      </w:r>
      <w:r w:rsidRPr="002E3AE3">
        <w:rPr>
          <w:noProof/>
          <w:szCs w:val="24"/>
        </w:rPr>
        <w:t>(10), 1111–1140. https://doi.org/10.1037/bul0000064</w:t>
      </w:r>
    </w:p>
    <w:p w14:paraId="6F85F4B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MacLean, M. H., &amp; Giesbrecht, B. (2015). </w:t>
      </w:r>
      <w:r w:rsidRPr="002E3AE3">
        <w:rPr>
          <w:noProof/>
          <w:szCs w:val="24"/>
        </w:rPr>
        <w:t xml:space="preserve">Neural evidence reveals the rapid effects of reward history on selective attention. </w:t>
      </w:r>
      <w:r w:rsidRPr="002E3AE3">
        <w:rPr>
          <w:i/>
          <w:iCs/>
          <w:noProof/>
          <w:szCs w:val="24"/>
        </w:rPr>
        <w:t>Brain Research</w:t>
      </w:r>
      <w:r w:rsidRPr="002E3AE3">
        <w:rPr>
          <w:noProof/>
          <w:szCs w:val="24"/>
        </w:rPr>
        <w:t xml:space="preserve">, </w:t>
      </w:r>
      <w:r w:rsidRPr="002E3AE3">
        <w:rPr>
          <w:i/>
          <w:iCs/>
          <w:noProof/>
          <w:szCs w:val="24"/>
        </w:rPr>
        <w:t>1606</w:t>
      </w:r>
      <w:r w:rsidRPr="002E3AE3">
        <w:rPr>
          <w:noProof/>
          <w:szCs w:val="24"/>
        </w:rPr>
        <w:t>, 86–94. https://doi.org/10.1016/j.brainres.2015.02.016</w:t>
      </w:r>
    </w:p>
    <w:p w14:paraId="0109BD97"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McElreath, R. (2016). </w:t>
      </w:r>
      <w:r w:rsidRPr="002E3AE3">
        <w:rPr>
          <w:i/>
          <w:iCs/>
          <w:noProof/>
          <w:szCs w:val="24"/>
        </w:rPr>
        <w:t>Statistical Rethinking: A Bayesian Course with Examples in R and Stan</w:t>
      </w:r>
      <w:r w:rsidRPr="002E3AE3">
        <w:rPr>
          <w:noProof/>
          <w:szCs w:val="24"/>
        </w:rPr>
        <w:t>. Chapman Hall - CRC.</w:t>
      </w:r>
    </w:p>
    <w:p w14:paraId="6DBB0AD1"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alborczyk, L., &amp; Bürkner, P.-C. (2019). An Introduction to Bayesian Multilevel Models Using brms: A Case Study of Gender Effects on Vowel Variability in Standard Indonesian. </w:t>
      </w:r>
      <w:r w:rsidRPr="002E3AE3">
        <w:rPr>
          <w:i/>
          <w:iCs/>
          <w:noProof/>
          <w:szCs w:val="24"/>
        </w:rPr>
        <w:lastRenderedPageBreak/>
        <w:t>Journal of Speech, Language, and Hearing Research</w:t>
      </w:r>
      <w:r w:rsidRPr="002E3AE3">
        <w:rPr>
          <w:noProof/>
          <w:szCs w:val="24"/>
        </w:rPr>
        <w:t>.</w:t>
      </w:r>
    </w:p>
    <w:p w14:paraId="3B9AE04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lan, H., Whelan, R., &amp; Reilly, R. B. (2010). FASTER: Fully Automated Statistical Thresholding for EEG artifact Rejection. </w:t>
      </w:r>
      <w:r w:rsidRPr="002E3AE3">
        <w:rPr>
          <w:i/>
          <w:iCs/>
          <w:noProof/>
          <w:szCs w:val="24"/>
        </w:rPr>
        <w:t>Journal of Neuroscience Methods</w:t>
      </w:r>
      <w:r w:rsidRPr="002E3AE3">
        <w:rPr>
          <w:noProof/>
          <w:szCs w:val="24"/>
        </w:rPr>
        <w:t xml:space="preserve">, </w:t>
      </w:r>
      <w:r w:rsidRPr="002E3AE3">
        <w:rPr>
          <w:i/>
          <w:iCs/>
          <w:noProof/>
          <w:szCs w:val="24"/>
        </w:rPr>
        <w:t>192</w:t>
      </w:r>
      <w:r w:rsidRPr="002E3AE3">
        <w:rPr>
          <w:noProof/>
          <w:szCs w:val="24"/>
        </w:rPr>
        <w:t>(1), 152–162. https://doi.org/10.1016/j.jneumeth.2010.07.015</w:t>
      </w:r>
    </w:p>
    <w:p w14:paraId="3F9AB57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Norcia, A. M., Appelbaum, L. G., Ales, J. M., Cottereau, B. R., &amp; Rossion, B. (2015). The steady-state visual evoked potential in vision research : A review. </w:t>
      </w:r>
      <w:r w:rsidRPr="002E3AE3">
        <w:rPr>
          <w:i/>
          <w:iCs/>
          <w:noProof/>
          <w:szCs w:val="24"/>
        </w:rPr>
        <w:t>Journal of Vision</w:t>
      </w:r>
      <w:r w:rsidRPr="002E3AE3">
        <w:rPr>
          <w:noProof/>
          <w:szCs w:val="24"/>
        </w:rPr>
        <w:t xml:space="preserve">, </w:t>
      </w:r>
      <w:r w:rsidRPr="002E3AE3">
        <w:rPr>
          <w:i/>
          <w:iCs/>
          <w:noProof/>
          <w:szCs w:val="24"/>
        </w:rPr>
        <w:t>15</w:t>
      </w:r>
      <w:r w:rsidRPr="002E3AE3">
        <w:rPr>
          <w:noProof/>
          <w:szCs w:val="24"/>
        </w:rPr>
        <w:t>(6), 1–46. https://doi.org/10.1167/15.6.4.doi</w:t>
      </w:r>
    </w:p>
    <w:p w14:paraId="2D30A6D8"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arson, D., Donkin, C., Tran, S. C., Most, S. B., &amp; Le Pelley, M. E. (2015). Cognitive control and counterproductive oculomotor capture by reward-related stimuli. </w:t>
      </w:r>
      <w:r w:rsidRPr="002E3AE3">
        <w:rPr>
          <w:i/>
          <w:iCs/>
          <w:noProof/>
          <w:szCs w:val="24"/>
        </w:rPr>
        <w:t>Visual Cognition</w:t>
      </w:r>
      <w:r w:rsidRPr="002E3AE3">
        <w:rPr>
          <w:noProof/>
          <w:szCs w:val="24"/>
        </w:rPr>
        <w:t xml:space="preserve">, </w:t>
      </w:r>
      <w:r w:rsidRPr="002E3AE3">
        <w:rPr>
          <w:i/>
          <w:iCs/>
          <w:noProof/>
          <w:szCs w:val="24"/>
        </w:rPr>
        <w:t>23</w:t>
      </w:r>
      <w:r w:rsidRPr="002E3AE3">
        <w:rPr>
          <w:noProof/>
          <w:szCs w:val="24"/>
        </w:rPr>
        <w:t>(1–2), 41–66. https://doi.org/10.1080/13506285.2014.994252</w:t>
      </w:r>
    </w:p>
    <w:p w14:paraId="3E7D75A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errin, F., Pernier, J., Bertrand, O., &amp; Echallier, J. F. (1989). Spherical splines for scalp potential and current density mapping. </w:t>
      </w:r>
      <w:r w:rsidRPr="002E3AE3">
        <w:rPr>
          <w:i/>
          <w:iCs/>
          <w:noProof/>
          <w:szCs w:val="24"/>
        </w:rPr>
        <w:t>Electroencephalography and Clinical Neurophysiology</w:t>
      </w:r>
      <w:r w:rsidRPr="002E3AE3">
        <w:rPr>
          <w:noProof/>
          <w:szCs w:val="24"/>
        </w:rPr>
        <w:t xml:space="preserve">, </w:t>
      </w:r>
      <w:r w:rsidRPr="002E3AE3">
        <w:rPr>
          <w:i/>
          <w:iCs/>
          <w:noProof/>
          <w:szCs w:val="24"/>
        </w:rPr>
        <w:t>72</w:t>
      </w:r>
      <w:r w:rsidRPr="002E3AE3">
        <w:rPr>
          <w:noProof/>
          <w:szCs w:val="24"/>
        </w:rPr>
        <w:t>(2), 184–187. https://doi.org/10.1016/0013-4694(89)90180-6</w:t>
      </w:r>
    </w:p>
    <w:p w14:paraId="6E18331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Phillips, N. (2016). Yarrr: A companion to the e-book YaRrr!: The Pirate’s Guide to R. R package version 0.1.</w:t>
      </w:r>
    </w:p>
    <w:p w14:paraId="316C802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Posner, M. I. (1980). Orienting of attention. </w:t>
      </w:r>
      <w:r w:rsidRPr="002E3AE3">
        <w:rPr>
          <w:i/>
          <w:iCs/>
          <w:noProof/>
          <w:szCs w:val="24"/>
        </w:rPr>
        <w:t>The Quarterly Journal of Experimental Psychology</w:t>
      </w:r>
      <w:r w:rsidRPr="002E3AE3">
        <w:rPr>
          <w:noProof/>
          <w:szCs w:val="24"/>
        </w:rPr>
        <w:t xml:space="preserve">, </w:t>
      </w:r>
      <w:r w:rsidRPr="002E3AE3">
        <w:rPr>
          <w:i/>
          <w:iCs/>
          <w:noProof/>
          <w:szCs w:val="24"/>
        </w:rPr>
        <w:t>32</w:t>
      </w:r>
      <w:r w:rsidRPr="002E3AE3">
        <w:rPr>
          <w:noProof/>
          <w:szCs w:val="24"/>
        </w:rPr>
        <w:t>(1), 3–25. https://doi.org/10.1080/00335558008248231</w:t>
      </w:r>
    </w:p>
    <w:p w14:paraId="2A7E0635"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 Core Team. (2017). R: A Language and Environment for Statistical Computing. R Foundation for Statistical Computing.</w:t>
      </w:r>
    </w:p>
    <w:p w14:paraId="3FC0DA26"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inker, T., &amp; Kurkiewicz, D. (n.d.). pacman: Package Management for R.</w:t>
      </w:r>
    </w:p>
    <w:p w14:paraId="647DB4CD"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Roelfsema, P. R., van Ooyen, A., &amp; Watanabe, T. (2010). </w:t>
      </w:r>
      <w:r w:rsidRPr="002E3AE3">
        <w:rPr>
          <w:noProof/>
          <w:szCs w:val="24"/>
        </w:rPr>
        <w:t xml:space="preserve">Perceptual learning rules based on reinforcers and attention. </w:t>
      </w:r>
      <w:r w:rsidRPr="002E3AE3">
        <w:rPr>
          <w:i/>
          <w:iCs/>
          <w:noProof/>
          <w:szCs w:val="24"/>
        </w:rPr>
        <w:t>Trends in Cognitive Sciences</w:t>
      </w:r>
      <w:r w:rsidRPr="002E3AE3">
        <w:rPr>
          <w:noProof/>
          <w:szCs w:val="24"/>
        </w:rPr>
        <w:t xml:space="preserve">, </w:t>
      </w:r>
      <w:r w:rsidRPr="002E3AE3">
        <w:rPr>
          <w:i/>
          <w:iCs/>
          <w:noProof/>
          <w:szCs w:val="24"/>
        </w:rPr>
        <w:t>14</w:t>
      </w:r>
      <w:r w:rsidRPr="002E3AE3">
        <w:rPr>
          <w:noProof/>
          <w:szCs w:val="24"/>
        </w:rPr>
        <w:t>(2), 64–71. https://doi.org/10.1016/j.tics.2009.11.005</w:t>
      </w:r>
    </w:p>
    <w:p w14:paraId="458E03E0"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RStudio Team. (2015). Integrated Development for R. RStudio, Inc.</w:t>
      </w:r>
    </w:p>
    <w:p w14:paraId="74377553"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lastRenderedPageBreak/>
        <w:t xml:space="preserve">Shenhav, A., Botvinick, M., &amp; Cohen, J. (2013). The expected value of control: An integrative theory of anterior cingulate cortex function. </w:t>
      </w:r>
      <w:r w:rsidRPr="002E3AE3">
        <w:rPr>
          <w:i/>
          <w:iCs/>
          <w:noProof/>
          <w:szCs w:val="24"/>
        </w:rPr>
        <w:t>Neuron</w:t>
      </w:r>
      <w:r w:rsidRPr="002E3AE3">
        <w:rPr>
          <w:noProof/>
          <w:szCs w:val="24"/>
        </w:rPr>
        <w:t xml:space="preserve">, </w:t>
      </w:r>
      <w:r w:rsidRPr="002E3AE3">
        <w:rPr>
          <w:i/>
          <w:iCs/>
          <w:noProof/>
          <w:szCs w:val="24"/>
        </w:rPr>
        <w:t>79</w:t>
      </w:r>
      <w:r w:rsidRPr="002E3AE3">
        <w:rPr>
          <w:noProof/>
          <w:szCs w:val="24"/>
        </w:rPr>
        <w:t>(2), 217–240. https://doi.org/10.1016/j.neuron.2013.07.007</w:t>
      </w:r>
    </w:p>
    <w:p w14:paraId="0E9CDFE6" w14:textId="77777777" w:rsidR="002E3AE3" w:rsidRPr="00BB1DE2" w:rsidRDefault="002E3AE3" w:rsidP="002E3AE3">
      <w:pPr>
        <w:widowControl w:val="0"/>
        <w:autoSpaceDE w:val="0"/>
        <w:autoSpaceDN w:val="0"/>
        <w:adjustRightInd w:val="0"/>
        <w:spacing w:after="0" w:line="480" w:lineRule="auto"/>
        <w:ind w:left="480" w:hanging="480"/>
        <w:rPr>
          <w:noProof/>
          <w:szCs w:val="24"/>
          <w:lang w:val="nl-BE"/>
        </w:rPr>
      </w:pPr>
      <w:r w:rsidRPr="002E3AE3">
        <w:rPr>
          <w:noProof/>
          <w:szCs w:val="24"/>
        </w:rPr>
        <w:t xml:space="preserve">Theeuwes, J. (2010). Top-down and bottom-up control of visual selection. </w:t>
      </w:r>
      <w:r w:rsidRPr="00BB1DE2">
        <w:rPr>
          <w:i/>
          <w:iCs/>
          <w:noProof/>
          <w:szCs w:val="24"/>
          <w:lang w:val="nl-BE"/>
        </w:rPr>
        <w:t>Acta Psychologica</w:t>
      </w:r>
      <w:r w:rsidRPr="00BB1DE2">
        <w:rPr>
          <w:noProof/>
          <w:szCs w:val="24"/>
          <w:lang w:val="nl-BE"/>
        </w:rPr>
        <w:t xml:space="preserve">, </w:t>
      </w:r>
      <w:r w:rsidRPr="00BB1DE2">
        <w:rPr>
          <w:i/>
          <w:iCs/>
          <w:noProof/>
          <w:szCs w:val="24"/>
          <w:lang w:val="nl-BE"/>
        </w:rPr>
        <w:t>135</w:t>
      </w:r>
      <w:r w:rsidRPr="00BB1DE2">
        <w:rPr>
          <w:noProof/>
          <w:szCs w:val="24"/>
          <w:lang w:val="nl-BE"/>
        </w:rPr>
        <w:t>(2), 77–99. https://doi.org/10.1016/j.actpsy.2010.02.006</w:t>
      </w:r>
    </w:p>
    <w:p w14:paraId="33464004"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BB1DE2">
        <w:rPr>
          <w:noProof/>
          <w:szCs w:val="24"/>
          <w:lang w:val="nl-BE"/>
        </w:rPr>
        <w:t xml:space="preserve">Van der Does, A. J. W. (2002). </w:t>
      </w:r>
      <w:r w:rsidRPr="00BB1DE2">
        <w:rPr>
          <w:i/>
          <w:iCs/>
          <w:noProof/>
          <w:szCs w:val="24"/>
          <w:lang w:val="nl-BE"/>
        </w:rPr>
        <w:t xml:space="preserve">Handleiding bij de Nederlandse versie van beck depression inventory—second edition (BDI-II-NL). </w:t>
      </w:r>
      <w:r w:rsidRPr="002E3AE3">
        <w:rPr>
          <w:i/>
          <w:iCs/>
          <w:noProof/>
          <w:szCs w:val="24"/>
        </w:rPr>
        <w:t>[The Dutch version of the Beck depression inventory].</w:t>
      </w:r>
      <w:r w:rsidRPr="002E3AE3">
        <w:rPr>
          <w:noProof/>
          <w:szCs w:val="24"/>
        </w:rPr>
        <w:t xml:space="preserve"> Amsterdam: Harcourt.</w:t>
      </w:r>
    </w:p>
    <w:p w14:paraId="29129B8B"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Verguts, T., Vassena, E., &amp; Silvetti, M. (2015). Adaptive effort investment in cognitive and physical tasks: a neurocomputational model. </w:t>
      </w:r>
      <w:r w:rsidRPr="002E3AE3">
        <w:rPr>
          <w:i/>
          <w:iCs/>
          <w:noProof/>
          <w:szCs w:val="24"/>
        </w:rPr>
        <w:t>Frontiers in Behavioral Neuroscience</w:t>
      </w:r>
      <w:r w:rsidRPr="002E3AE3">
        <w:rPr>
          <w:noProof/>
          <w:szCs w:val="24"/>
        </w:rPr>
        <w:t xml:space="preserve">, </w:t>
      </w:r>
      <w:r w:rsidRPr="002E3AE3">
        <w:rPr>
          <w:i/>
          <w:iCs/>
          <w:noProof/>
          <w:szCs w:val="24"/>
        </w:rPr>
        <w:t>9</w:t>
      </w:r>
      <w:r w:rsidRPr="002E3AE3">
        <w:rPr>
          <w:noProof/>
          <w:szCs w:val="24"/>
        </w:rPr>
        <w:t>(March). https://doi.org/10.3389/fnbeh.2015.00057</w:t>
      </w:r>
    </w:p>
    <w:p w14:paraId="49E5DEEA"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 xml:space="preserve">Watanabe, S. (2010). Asymptotic Equivalence of Bayes Cross Validation and Widely Applicable Information Criterion in Singular Learning Theory, </w:t>
      </w:r>
      <w:r w:rsidRPr="002E3AE3">
        <w:rPr>
          <w:i/>
          <w:iCs/>
          <w:noProof/>
          <w:szCs w:val="24"/>
        </w:rPr>
        <w:t>11</w:t>
      </w:r>
      <w:r w:rsidRPr="002E3AE3">
        <w:rPr>
          <w:noProof/>
          <w:szCs w:val="24"/>
        </w:rPr>
        <w:t>, 3571–3594. Retrieved from http://arxiv.org/abs/1004.2316</w:t>
      </w:r>
    </w:p>
    <w:p w14:paraId="12A5926C"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ckham, H. (2017). Tidyverse: Easily install and load ’tidyverse’ packages. R package version, 1(1).</w:t>
      </w:r>
    </w:p>
    <w:p w14:paraId="74EF03C9" w14:textId="77777777" w:rsidR="002E3AE3" w:rsidRPr="002E3AE3" w:rsidRDefault="002E3AE3" w:rsidP="002E3AE3">
      <w:pPr>
        <w:widowControl w:val="0"/>
        <w:autoSpaceDE w:val="0"/>
        <w:autoSpaceDN w:val="0"/>
        <w:adjustRightInd w:val="0"/>
        <w:spacing w:after="0" w:line="480" w:lineRule="auto"/>
        <w:ind w:left="480" w:hanging="480"/>
        <w:rPr>
          <w:noProof/>
          <w:szCs w:val="24"/>
        </w:rPr>
      </w:pPr>
      <w:r w:rsidRPr="002E3AE3">
        <w:rPr>
          <w:noProof/>
          <w:szCs w:val="24"/>
        </w:rPr>
        <w:t>Wilke, C. O. (2016). cowplot: streamlined plot theme and plot annotations for ‘ggplot2.’ CRAN Repos.</w:t>
      </w:r>
    </w:p>
    <w:p w14:paraId="10712BF6" w14:textId="77777777" w:rsidR="002E3AE3" w:rsidRPr="002E3AE3" w:rsidRDefault="002E3AE3" w:rsidP="002E3AE3">
      <w:pPr>
        <w:widowControl w:val="0"/>
        <w:autoSpaceDE w:val="0"/>
        <w:autoSpaceDN w:val="0"/>
        <w:adjustRightInd w:val="0"/>
        <w:spacing w:after="0" w:line="480" w:lineRule="auto"/>
        <w:ind w:left="480" w:hanging="480"/>
        <w:rPr>
          <w:noProof/>
        </w:rPr>
      </w:pPr>
      <w:r w:rsidRPr="002E3AE3">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p05labo" w:date="2019-07-16T11:57:00Z" w:initials="p">
    <w:p w14:paraId="52BA8C31" w14:textId="56095DA9" w:rsidR="00D0341A" w:rsidRDefault="00D0341A">
      <w:pPr>
        <w:pStyle w:val="CommentText"/>
      </w:pPr>
      <w:r>
        <w:rPr>
          <w:rStyle w:val="CommentReference"/>
        </w:rPr>
        <w:annotationRef/>
      </w:r>
      <w:r w:rsidRPr="00C71C28">
        <w:rPr>
          <w:rFonts w:ascii="Arial" w:hAnsi="Arial" w:cs="Arial"/>
          <w:color w:val="222222"/>
          <w:shd w:val="clear" w:color="auto" w:fill="FFFFFF"/>
          <w:lang w:val="nl-BE"/>
        </w:rPr>
        <w:t xml:space="preserve">Pessoa, L., &amp; Engelmann, J. B. (2010). </w:t>
      </w:r>
      <w:r>
        <w:rPr>
          <w:rFonts w:ascii="Arial" w:hAnsi="Arial" w:cs="Arial"/>
          <w:color w:val="222222"/>
          <w:shd w:val="clear" w:color="auto" w:fill="FFFFFF"/>
        </w:rPr>
        <w:t>Embedding reward signals into perception and cognition. </w:t>
      </w:r>
      <w:r>
        <w:rPr>
          <w:rFonts w:ascii="Arial" w:hAnsi="Arial" w:cs="Arial"/>
          <w:i/>
          <w:iCs/>
          <w:color w:val="222222"/>
          <w:shd w:val="clear" w:color="auto" w:fill="FFFFFF"/>
        </w:rPr>
        <w:t>Frontiers in neuroscience</w:t>
      </w:r>
      <w:r>
        <w:rPr>
          <w:rFonts w:ascii="Arial" w:hAnsi="Arial" w:cs="Arial"/>
          <w:color w:val="222222"/>
          <w:shd w:val="clear" w:color="auto" w:fill="FFFFFF"/>
        </w:rPr>
        <w:t>, </w:t>
      </w:r>
      <w:r>
        <w:rPr>
          <w:rFonts w:ascii="Arial" w:hAnsi="Arial" w:cs="Arial"/>
          <w:i/>
          <w:iCs/>
          <w:color w:val="222222"/>
          <w:shd w:val="clear" w:color="auto" w:fill="FFFFFF"/>
        </w:rPr>
        <w:t>4</w:t>
      </w:r>
      <w:r>
        <w:rPr>
          <w:rFonts w:ascii="Arial" w:hAnsi="Arial" w:cs="Arial"/>
          <w:color w:val="222222"/>
          <w:shd w:val="clear" w:color="auto" w:fill="FFFFFF"/>
        </w:rPr>
        <w:t>, 17.</w:t>
      </w:r>
    </w:p>
  </w:comment>
  <w:comment w:id="1" w:author="pp05labo" w:date="2019-07-16T11:59:00Z" w:initials="p">
    <w:p w14:paraId="714F1F3E" w14:textId="6F0C6F0A" w:rsidR="00D0341A" w:rsidRDefault="00D0341A">
      <w:pPr>
        <w:pStyle w:val="CommentText"/>
      </w:pPr>
      <w:r>
        <w:rPr>
          <w:rStyle w:val="CommentReference"/>
        </w:rPr>
        <w:annotationRef/>
      </w:r>
      <w:r>
        <w:rPr>
          <w:rFonts w:ascii="Arial" w:hAnsi="Arial" w:cs="Arial"/>
          <w:color w:val="222222"/>
          <w:shd w:val="clear" w:color="auto" w:fill="FFFFFF"/>
        </w:rPr>
        <w:t>Krebs, R. M., Boehler, C. N., Roberts, K. C., Song, A. W., &amp; Woldorff, M. G. (2011). The involvement of the dopaminergic midbrain and cortico-striatal-thalamic circuits in the integration of reward prospect and attentional task demands. </w:t>
      </w:r>
      <w:r>
        <w:rPr>
          <w:rFonts w:ascii="Arial" w:hAnsi="Arial" w:cs="Arial"/>
          <w:i/>
          <w:iCs/>
          <w:color w:val="222222"/>
          <w:shd w:val="clear" w:color="auto" w:fill="FFFFFF"/>
        </w:rPr>
        <w:t>Cerebral cortex</w:t>
      </w:r>
      <w:r>
        <w:rPr>
          <w:rFonts w:ascii="Arial" w:hAnsi="Arial" w:cs="Arial"/>
          <w:color w:val="222222"/>
          <w:shd w:val="clear" w:color="auto" w:fill="FFFFFF"/>
        </w:rPr>
        <w:t>, </w:t>
      </w:r>
      <w:r>
        <w:rPr>
          <w:rFonts w:ascii="Arial" w:hAnsi="Arial" w:cs="Arial"/>
          <w:i/>
          <w:iCs/>
          <w:color w:val="222222"/>
          <w:shd w:val="clear" w:color="auto" w:fill="FFFFFF"/>
        </w:rPr>
        <w:t>22</w:t>
      </w:r>
      <w:r>
        <w:rPr>
          <w:rFonts w:ascii="Arial" w:hAnsi="Arial" w:cs="Arial"/>
          <w:color w:val="222222"/>
          <w:shd w:val="clear" w:color="auto" w:fill="FFFFFF"/>
        </w:rPr>
        <w:t>(3), 607-615.</w:t>
      </w:r>
    </w:p>
  </w:comment>
  <w:comment w:id="2" w:author="pp05labo" w:date="2019-07-16T12:02:00Z" w:initials="p">
    <w:p w14:paraId="25D99631" w14:textId="38D74173" w:rsidR="00D0341A" w:rsidRDefault="00D0341A">
      <w:pPr>
        <w:pStyle w:val="CommentText"/>
      </w:pPr>
      <w:r>
        <w:rPr>
          <w:rStyle w:val="CommentReference"/>
        </w:rPr>
        <w:annotationRef/>
      </w:r>
      <w:r>
        <w:rPr>
          <w:rFonts w:ascii="Arial" w:hAnsi="Arial" w:cs="Arial"/>
          <w:color w:val="222222"/>
          <w:shd w:val="clear" w:color="auto" w:fill="FFFFFF"/>
        </w:rPr>
        <w:t>Schevernels, H., Krebs, R. M., Santens, P., Woldorff, M. G., &amp; Boehler, C. N. (2014). Task preparation processes related to reward prediction precede those related to task-difficulty expectation. </w:t>
      </w:r>
      <w:r>
        <w:rPr>
          <w:rFonts w:ascii="Arial" w:hAnsi="Arial" w:cs="Arial"/>
          <w:i/>
          <w:iCs/>
          <w:color w:val="222222"/>
          <w:shd w:val="clear" w:color="auto" w:fill="FFFFFF"/>
        </w:rPr>
        <w:t>NeuroImage</w:t>
      </w:r>
      <w:r>
        <w:rPr>
          <w:rFonts w:ascii="Arial" w:hAnsi="Arial" w:cs="Arial"/>
          <w:color w:val="222222"/>
          <w:shd w:val="clear" w:color="auto" w:fill="FFFFFF"/>
        </w:rPr>
        <w:t>, </w:t>
      </w:r>
      <w:r>
        <w:rPr>
          <w:rFonts w:ascii="Arial" w:hAnsi="Arial" w:cs="Arial"/>
          <w:i/>
          <w:iCs/>
          <w:color w:val="222222"/>
          <w:shd w:val="clear" w:color="auto" w:fill="FFFFFF"/>
        </w:rPr>
        <w:t>84</w:t>
      </w:r>
      <w:r>
        <w:rPr>
          <w:rFonts w:ascii="Arial" w:hAnsi="Arial" w:cs="Arial"/>
          <w:color w:val="222222"/>
          <w:shd w:val="clear" w:color="auto" w:fill="FFFFFF"/>
        </w:rPr>
        <w:t>, 639-647.</w:t>
      </w:r>
    </w:p>
  </w:comment>
  <w:comment w:id="3" w:author="pp05labo" w:date="2019-07-17T12:05:00Z" w:initials="p">
    <w:p w14:paraId="60545DE7" w14:textId="0192BB71" w:rsidR="00C175C9" w:rsidRDefault="00C175C9">
      <w:pPr>
        <w:pStyle w:val="CommentText"/>
      </w:pPr>
      <w:r>
        <w:rPr>
          <w:rStyle w:val="CommentReference"/>
        </w:rPr>
        <w:annotationRef/>
      </w:r>
      <w:r w:rsidRPr="00C175C9">
        <w:rPr>
          <w:rFonts w:ascii="Arial" w:hAnsi="Arial" w:cs="Arial"/>
          <w:color w:val="222222"/>
          <w:shd w:val="clear" w:color="auto" w:fill="FFFFFF"/>
          <w:lang w:val="nl-BE"/>
        </w:rPr>
        <w:t xml:space="preserve">van den Berg, B., Krebs, R. M., Lorist, M. M., &amp; Woldorff, M. G. (2014). </w:t>
      </w:r>
      <w:r>
        <w:rPr>
          <w:rFonts w:ascii="Arial" w:hAnsi="Arial" w:cs="Arial"/>
          <w:color w:val="222222"/>
          <w:shd w:val="clear" w:color="auto" w:fill="FFFFFF"/>
        </w:rPr>
        <w:t>Utilization of reward-prospect enhances preparatory attention and reduces stimulus conflict. </w:t>
      </w:r>
      <w:r>
        <w:rPr>
          <w:rFonts w:ascii="Arial" w:hAnsi="Arial" w:cs="Arial"/>
          <w:i/>
          <w:iCs/>
          <w:color w:val="222222"/>
          <w:shd w:val="clear" w:color="auto" w:fill="FFFFFF"/>
        </w:rPr>
        <w:t>Cognitive, Affective, &amp; Behavioral Neuroscience</w:t>
      </w:r>
      <w:r>
        <w:rPr>
          <w:rFonts w:ascii="Arial" w:hAnsi="Arial" w:cs="Arial"/>
          <w:color w:val="222222"/>
          <w:shd w:val="clear" w:color="auto" w:fill="FFFFFF"/>
        </w:rPr>
        <w:t>, </w:t>
      </w:r>
      <w:r>
        <w:rPr>
          <w:rFonts w:ascii="Arial" w:hAnsi="Arial" w:cs="Arial"/>
          <w:i/>
          <w:iCs/>
          <w:color w:val="222222"/>
          <w:shd w:val="clear" w:color="auto" w:fill="FFFFFF"/>
        </w:rPr>
        <w:t>14</w:t>
      </w:r>
      <w:r>
        <w:rPr>
          <w:rFonts w:ascii="Arial" w:hAnsi="Arial" w:cs="Arial"/>
          <w:color w:val="222222"/>
          <w:shd w:val="clear" w:color="auto" w:fill="FFFFFF"/>
        </w:rPr>
        <w:t>(2), 561-577.</w:t>
      </w:r>
    </w:p>
  </w:comment>
  <w:comment w:id="4" w:author="pp05labo" w:date="2019-07-16T14:50:00Z" w:initials="p">
    <w:p w14:paraId="7D8E2BEE" w14:textId="77777777" w:rsidR="00441BA8" w:rsidRDefault="00441BA8" w:rsidP="00441BA8">
      <w:pPr>
        <w:pStyle w:val="CommentText"/>
      </w:pPr>
      <w:r>
        <w:rPr>
          <w:rStyle w:val="CommentReference"/>
        </w:rPr>
        <w:annotationRef/>
      </w:r>
      <w:r>
        <w:t xml:space="preserve">For discussion: they also have cues, very similar to us. But they have mini-blocks. It could be that suppression is useful when you have mini blocks, but not when the attended category can change trial-to-trial. Also, they don’t have the extinction phase. </w:t>
      </w:r>
    </w:p>
  </w:comment>
  <w:comment w:id="6" w:author="Ivan Grahek" w:date="2019-05-03T15:58:00Z" w:initials="IG">
    <w:p w14:paraId="0BA42910" w14:textId="62846AD7" w:rsidR="00D0341A" w:rsidRDefault="00D0341A">
      <w:pPr>
        <w:pStyle w:val="CommentText"/>
      </w:pPr>
      <w:r>
        <w:rPr>
          <w:rStyle w:val="CommentReference"/>
        </w:rPr>
        <w:annotationRef/>
      </w:r>
      <w:r>
        <w:t xml:space="preserve">@Antonio: do you think that there’s merit in keeping the graph B? </w:t>
      </w:r>
    </w:p>
  </w:comment>
  <w:comment w:id="7" w:author="Ivan Grahek" w:date="2019-01-29T11:47:00Z" w:initials="IG">
    <w:p w14:paraId="5552F5BF" w14:textId="77777777" w:rsidR="00D0341A" w:rsidRDefault="00D0341A" w:rsidP="002749F6">
      <w:pPr>
        <w:pStyle w:val="CommentText"/>
      </w:pPr>
      <w:r>
        <w:rPr>
          <w:rStyle w:val="CommentReference"/>
        </w:rPr>
        <w:annotationRef/>
      </w:r>
      <w:r>
        <w:t>Add a part on pre-processing the behavior and include how the hit rates and false alarms were calculated.</w:t>
      </w:r>
    </w:p>
  </w:comment>
  <w:comment w:id="8" w:author="Ivan Grahek" w:date="2019-05-03T11:04:00Z" w:initials="IG">
    <w:p w14:paraId="13627C7F" w14:textId="4A2233BC" w:rsidR="00D0341A" w:rsidRDefault="00D0341A">
      <w:pPr>
        <w:pStyle w:val="CommentText"/>
      </w:pPr>
      <w:r>
        <w:rPr>
          <w:rStyle w:val="CommentReference"/>
        </w:rPr>
        <w:annotationRef/>
      </w:r>
      <w:r>
        <w:t>Change now that we are doing single trials</w:t>
      </w:r>
    </w:p>
  </w:comment>
  <w:comment w:id="9" w:author="Ivan Grahek" w:date="2019-05-02T16:33:00Z" w:initials="IG">
    <w:p w14:paraId="1D5920D4" w14:textId="39509E5F" w:rsidR="00D0341A" w:rsidRDefault="00D0341A">
      <w:pPr>
        <w:pStyle w:val="CommentText"/>
      </w:pPr>
      <w:r>
        <w:rPr>
          <w:rStyle w:val="CommentReference"/>
        </w:rPr>
        <w:annotationRef/>
      </w:r>
      <w:r>
        <w:t>Do we still need this?</w:t>
      </w:r>
    </w:p>
  </w:comment>
  <w:comment w:id="10" w:author="Ivan Grahek" w:date="2019-05-02T16:33:00Z" w:initials="IG">
    <w:p w14:paraId="46D87FA9" w14:textId="39A28A9E" w:rsidR="00D0341A" w:rsidRDefault="00D0341A">
      <w:pPr>
        <w:pStyle w:val="CommentText"/>
      </w:pPr>
      <w:r>
        <w:rPr>
          <w:rStyle w:val="CommentReference"/>
        </w:rPr>
        <w:annotationRef/>
      </w:r>
      <w:r>
        <w:t>Change to the average reference</w:t>
      </w:r>
    </w:p>
  </w:comment>
  <w:comment w:id="11" w:author="Ivan Grahek" w:date="2019-03-15T10:17:00Z" w:initials="IG">
    <w:p w14:paraId="2AD44FAB" w14:textId="191B777B" w:rsidR="00D0341A" w:rsidRDefault="00D0341A">
      <w:pPr>
        <w:pStyle w:val="CommentText"/>
      </w:pPr>
      <w:r>
        <w:rPr>
          <w:rStyle w:val="CommentReference"/>
        </w:rPr>
        <w:annotationRef/>
      </w:r>
      <w:r>
        <w:t>Change if we go for the baseline normalization</w:t>
      </w:r>
    </w:p>
  </w:comment>
  <w:comment w:id="12" w:author="Ivan Grahek" w:date="2019-05-03T17:27:00Z" w:initials="IG">
    <w:p w14:paraId="1DE830FD" w14:textId="2FA108A0" w:rsidR="00D0341A" w:rsidRDefault="00D0341A">
      <w:pPr>
        <w:pStyle w:val="CommentText"/>
      </w:pPr>
      <w:r>
        <w:rPr>
          <w:rStyle w:val="CommentReference"/>
        </w:rPr>
        <w:annotationRef/>
      </w:r>
      <w:r>
        <w:t>Edit with the final number</w:t>
      </w:r>
    </w:p>
  </w:comment>
  <w:comment w:id="13" w:author="Ivan Grahek" w:date="2019-02-09T14:04:00Z" w:initials="IG">
    <w:p w14:paraId="7EE80669" w14:textId="6B7A0B0E" w:rsidR="00D0341A" w:rsidRDefault="00D0341A">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4" w:author="Ivan Grahek" w:date="2019-02-09T14:10:00Z" w:initials="IG">
    <w:p w14:paraId="08DA60F3" w14:textId="6E3A3C95" w:rsidR="00D0341A" w:rsidRDefault="00D0341A">
      <w:pPr>
        <w:pStyle w:val="CommentText"/>
      </w:pPr>
      <w:r>
        <w:rPr>
          <w:rStyle w:val="CommentReference"/>
        </w:rPr>
        <w:annotationRef/>
      </w:r>
      <w:r>
        <w:t xml:space="preserve">This table could be merged with Table 3 or moved to the supplementary materials. </w:t>
      </w:r>
    </w:p>
  </w:comment>
  <w:comment w:id="15" w:author="Ivan Grahek" w:date="2019-02-09T14:08:00Z" w:initials="IG">
    <w:p w14:paraId="00A9CCF1" w14:textId="7E21FF27" w:rsidR="00D0341A" w:rsidRDefault="00D0341A">
      <w:pPr>
        <w:pStyle w:val="CommentText"/>
      </w:pPr>
      <w:r>
        <w:rPr>
          <w:rStyle w:val="CommentReference"/>
        </w:rPr>
        <w:annotationRef/>
      </w:r>
      <w:r>
        <w:t xml:space="preserve">The font in all of the graphs will be increased. </w:t>
      </w:r>
    </w:p>
  </w:comment>
  <w:comment w:id="16" w:author="Ivan Grahek" w:date="2019-03-15T10:32:00Z" w:initials="IG">
    <w:p w14:paraId="1A78F42E" w14:textId="20DAED21" w:rsidR="00D0341A" w:rsidRDefault="00D0341A">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8" w:author="Gilles Pourtois" w:date="2019-02-12T14:28:00Z" w:initials="GP">
    <w:p w14:paraId="7A6947E0" w14:textId="5A1AD815" w:rsidR="00D0341A" w:rsidRDefault="00D0341A">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9" w:author="Gilles Pourtois" w:date="2019-02-12T14:30:00Z" w:initials="GP">
    <w:p w14:paraId="37CDA2BC" w14:textId="52EFB07E" w:rsidR="00D0341A" w:rsidRDefault="00D0341A">
      <w:pPr>
        <w:pStyle w:val="CommentText"/>
      </w:pPr>
      <w:r>
        <w:rPr>
          <w:rStyle w:val="CommentReference"/>
        </w:rPr>
        <w:annotationRef/>
      </w:r>
      <w:r>
        <w:t>Weird this, right? Isn’t the case that participants should improve more for high-rewarded color?</w:t>
      </w:r>
    </w:p>
  </w:comment>
  <w:comment w:id="20" w:author="Ivan Grahek" w:date="2019-03-15T10:35:00Z" w:initials="IG">
    <w:p w14:paraId="58705832" w14:textId="3E41E23E" w:rsidR="00D0341A" w:rsidRDefault="00D0341A">
      <w:pPr>
        <w:pStyle w:val="CommentText"/>
      </w:pPr>
      <w:r>
        <w:rPr>
          <w:rStyle w:val="CommentReference"/>
        </w:rPr>
        <w:annotationRef/>
      </w:r>
      <w:r>
        <w:t>Antonio: I wouldn’t over-interpret this finding, the ER is not very high (8.43).</w:t>
      </w:r>
    </w:p>
  </w:comment>
  <w:comment w:id="21" w:author="Gilles Pourtois" w:date="2019-02-12T14:31:00Z" w:initials="GP">
    <w:p w14:paraId="3BE8451B" w14:textId="5536837A" w:rsidR="00D0341A" w:rsidRDefault="00D0341A">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22" w:author="Ivan Grahek" w:date="2019-03-15T10:36:00Z" w:initials="IG">
    <w:p w14:paraId="147D1BAD" w14:textId="0C537C15" w:rsidR="00D0341A" w:rsidRDefault="00D0341A">
      <w:pPr>
        <w:pStyle w:val="CommentText"/>
      </w:pPr>
      <w:r>
        <w:rPr>
          <w:rStyle w:val="CommentReference"/>
        </w:rPr>
        <w:annotationRef/>
      </w:r>
      <w:r>
        <w:t>Antonio: Again, I wouldn’t over-interpret this finding (</w:t>
      </w:r>
      <w:r w:rsidRPr="00F57403">
        <w:t>ER = 7.20</w:t>
      </w:r>
      <w:r>
        <w:t>).</w:t>
      </w:r>
    </w:p>
  </w:comment>
  <w:comment w:id="23" w:author="Ivan Grahek" w:date="2019-05-03T15:41:00Z" w:initials="IG">
    <w:p w14:paraId="1DB20E5C" w14:textId="270F5B4C" w:rsidR="00D0341A" w:rsidRDefault="00D0341A">
      <w:pPr>
        <w:pStyle w:val="CommentText"/>
      </w:pPr>
      <w:r>
        <w:rPr>
          <w:rStyle w:val="CommentReference"/>
        </w:rPr>
        <w:annotationRef/>
      </w:r>
      <w:r>
        <w:t xml:space="preserve">@Antonio these look amazing!!! Very well done </w:t>
      </w:r>
      <w:r>
        <w:sym w:font="Wingdings" w:char="F04A"/>
      </w:r>
    </w:p>
    <w:p w14:paraId="6EE4BF18" w14:textId="20930A2A" w:rsidR="00D0341A" w:rsidRDefault="00D0341A">
      <w:pPr>
        <w:pStyle w:val="CommentText"/>
      </w:pPr>
    </w:p>
    <w:p w14:paraId="43F9B7A9" w14:textId="7D26BC07" w:rsidR="00D0341A" w:rsidRDefault="00D0341A">
      <w:pPr>
        <w:pStyle w:val="CommentText"/>
      </w:pPr>
      <w:r>
        <w:t>Could you do a caption for these?</w:t>
      </w:r>
    </w:p>
    <w:p w14:paraId="2806F354" w14:textId="5E3261C4" w:rsidR="00D0341A" w:rsidRDefault="00D0341A">
      <w:pPr>
        <w:pStyle w:val="CommentText"/>
      </w:pPr>
    </w:p>
    <w:p w14:paraId="15E08E98" w14:textId="74AB2900" w:rsidR="00D0341A" w:rsidRDefault="00D0341A">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D0341A" w:rsidRDefault="00D0341A">
      <w:pPr>
        <w:pStyle w:val="CommentText"/>
      </w:pPr>
    </w:p>
    <w:p w14:paraId="7E6A21A2" w14:textId="376BC168" w:rsidR="00D0341A" w:rsidRDefault="00D0341A">
      <w:pPr>
        <w:pStyle w:val="CommentText"/>
      </w:pPr>
      <w:r>
        <w:t>Finally, there is a figure 2 in the folder with the raw values. Was your idea to include it there as well?</w:t>
      </w:r>
    </w:p>
  </w:comment>
  <w:comment w:id="24" w:author="Gilles Pourtois" w:date="2019-02-12T14:37:00Z" w:initials="GP">
    <w:p w14:paraId="642D1D86" w14:textId="0FF957A4" w:rsidR="00D0341A" w:rsidRDefault="00D0341A">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25" w:author="Gilles Pourtois" w:date="2019-02-12T14:40:00Z" w:initials="GP">
    <w:p w14:paraId="5EF914C4" w14:textId="31FEC6D6" w:rsidR="00D0341A" w:rsidRDefault="00D0341A">
      <w:pPr>
        <w:pStyle w:val="CommentText"/>
      </w:pPr>
      <w:r>
        <w:rPr>
          <w:rStyle w:val="CommentReference"/>
        </w:rPr>
        <w:annotationRef/>
      </w:r>
      <w:r>
        <w:t>I don’t think it is a replication here: here you focus on feature-based attention, and competition between two stimuli both having some value.</w:t>
      </w:r>
    </w:p>
  </w:comment>
  <w:comment w:id="26" w:author="Gilles Pourtois" w:date="2019-02-12T14:40:00Z" w:initials="GP">
    <w:p w14:paraId="6FFED0A0" w14:textId="6556C1AB" w:rsidR="00D0341A" w:rsidRDefault="00D0341A">
      <w:pPr>
        <w:pStyle w:val="CommentText"/>
      </w:pPr>
      <w:r>
        <w:rPr>
          <w:rStyle w:val="CommentReference"/>
        </w:rPr>
        <w:annotationRef/>
      </w:r>
      <w:r>
        <w:t>Unclear to me if you can draw this conclusion.</w:t>
      </w:r>
    </w:p>
  </w:comment>
  <w:comment w:id="32" w:author="Gilles Pourtois" w:date="2019-02-12T14:42:00Z" w:initials="GP">
    <w:p w14:paraId="686F6E8B" w14:textId="5E2FCD5D" w:rsidR="00D0341A" w:rsidRDefault="00D0341A">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Desimone &amp; Duncan is probably the best model here, given the competition)</w:t>
      </w:r>
    </w:p>
  </w:comment>
  <w:comment w:id="33" w:author="Gilles Pourtois" w:date="2019-02-12T14:44:00Z" w:initials="GP">
    <w:p w14:paraId="1248484F" w14:textId="77777777" w:rsidR="00D0341A" w:rsidRDefault="00D0341A">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D0341A" w:rsidRDefault="00D0341A">
      <w:pPr>
        <w:pStyle w:val="CommentText"/>
      </w:pPr>
    </w:p>
    <w:p w14:paraId="3D982E49" w14:textId="24A8C315" w:rsidR="00D0341A" w:rsidRDefault="00D0341A">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D0341A" w:rsidRDefault="00D0341A">
      <w:pPr>
        <w:pStyle w:val="CommentText"/>
      </w:pPr>
    </w:p>
    <w:p w14:paraId="619D75CE" w14:textId="163469B5" w:rsidR="00D0341A" w:rsidRDefault="00D0341A">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8" w:author="Gilles Pourtois" w:date="2019-02-12T14:47:00Z" w:initials="GP">
    <w:p w14:paraId="30E868A1" w14:textId="4E3EDDCA" w:rsidR="00D0341A" w:rsidRDefault="00D0341A">
      <w:pPr>
        <w:pStyle w:val="CommentText"/>
      </w:pPr>
      <w:r>
        <w:rPr>
          <w:rStyle w:val="CommentReference"/>
        </w:rPr>
        <w:annotationRef/>
      </w:r>
      <w:r>
        <w:t xml:space="preserve">I think it is implausible…and cannot also explain why then you found an effect/change for the low reward stimulus across phases. </w:t>
      </w:r>
    </w:p>
  </w:comment>
  <w:comment w:id="39" w:author="Gilles Pourtois" w:date="2019-02-12T15:02:00Z" w:initials="GP">
    <w:p w14:paraId="73D63071" w14:textId="42B664BD" w:rsidR="00D0341A" w:rsidRDefault="00D0341A">
      <w:pPr>
        <w:pStyle w:val="CommentText"/>
      </w:pPr>
      <w:r>
        <w:rPr>
          <w:rStyle w:val="CommentReference"/>
        </w:rPr>
        <w:annotationRef/>
      </w:r>
      <w:r>
        <w:t>Not sure about the accuracy of this</w:t>
      </w:r>
    </w:p>
  </w:comment>
  <w:comment w:id="40" w:author="Gilles Pourtois" w:date="2019-02-12T15:02:00Z" w:initials="GP">
    <w:p w14:paraId="200EEA2D" w14:textId="59935F08" w:rsidR="00D0341A" w:rsidRDefault="00D0341A">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41" w:author="Gilles Pourtois" w:date="2019-02-12T15:05:00Z" w:initials="GP">
    <w:p w14:paraId="33CFA73D" w14:textId="0976DB69" w:rsidR="00D0341A" w:rsidRDefault="00D0341A">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42" w:author="Gilles Pourtois" w:date="2019-02-12T15:07:00Z" w:initials="GP">
    <w:p w14:paraId="509D5469" w14:textId="2C771A37" w:rsidR="00D0341A" w:rsidRDefault="00D0341A">
      <w:pPr>
        <w:pStyle w:val="CommentText"/>
      </w:pPr>
      <w:r>
        <w:rPr>
          <w:rStyle w:val="CommentReference"/>
        </w:rPr>
        <w:annotationRef/>
      </w:r>
      <w:r>
        <w:t>Unsure about this again. What you measure here is competition between 2 value-based stimuli, not between goal and value.</w:t>
      </w:r>
    </w:p>
  </w:comment>
  <w:comment w:id="43" w:author="Gilles Pourtois" w:date="2019-02-12T15:08:00Z" w:initials="GP">
    <w:p w14:paraId="3395808D" w14:textId="34EB6B37" w:rsidR="00D0341A" w:rsidRDefault="00D0341A">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44" w:author="Gilles Pourtois" w:date="2019-02-12T15:10:00Z" w:initials="GP">
    <w:p w14:paraId="3307E5A0" w14:textId="388B2E15" w:rsidR="00D0341A" w:rsidRDefault="00D0341A">
      <w:pPr>
        <w:pStyle w:val="CommentText"/>
      </w:pPr>
      <w:r>
        <w:rPr>
          <w:rStyle w:val="CommentReference"/>
        </w:rPr>
        <w:annotationRef/>
      </w:r>
      <w:r>
        <w:t xml:space="preserve">Unclear to me which result of your study shows this? </w:t>
      </w:r>
    </w:p>
  </w:comment>
  <w:comment w:id="45" w:author="Gilles Pourtois" w:date="2019-02-12T15:10:00Z" w:initials="GP">
    <w:p w14:paraId="3439B156" w14:textId="59095BD5" w:rsidR="00D0341A" w:rsidRDefault="00D0341A">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6" w:author="Gilles Pourtois" w:date="2019-02-12T15:11:00Z" w:initials="GP">
    <w:p w14:paraId="73C043A4" w14:textId="30A7E057" w:rsidR="00D0341A" w:rsidRDefault="00D0341A">
      <w:pPr>
        <w:pStyle w:val="CommentText"/>
      </w:pPr>
      <w:r>
        <w:rPr>
          <w:rStyle w:val="CommentReference"/>
        </w:rPr>
        <w:annotationRef/>
      </w:r>
      <w:r>
        <w:t>I would kindly disagree and Theeuwes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7" w:author="Gilles Pourtois" w:date="2019-02-12T15:13:00Z" w:initials="GP">
    <w:p w14:paraId="29DCCCB8" w14:textId="540C3E26" w:rsidR="00D0341A" w:rsidRDefault="00D0341A">
      <w:pPr>
        <w:pStyle w:val="CommentText"/>
      </w:pPr>
      <w:r>
        <w:rPr>
          <w:rStyle w:val="CommentReference"/>
        </w:rPr>
        <w:annotationRef/>
      </w:r>
      <w:r>
        <w:t>Unclear to me this</w:t>
      </w:r>
    </w:p>
  </w:comment>
  <w:comment w:id="48" w:author="Ivan Grahek" w:date="2019-02-09T14:15:00Z" w:initials="IG">
    <w:p w14:paraId="0ECD07BE" w14:textId="00E18607" w:rsidR="00D0341A" w:rsidRDefault="00D0341A">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BA8C31" w15:done="0"/>
  <w15:commentEx w15:paraId="714F1F3E" w15:done="0"/>
  <w15:commentEx w15:paraId="25D99631" w15:done="0"/>
  <w15:commentEx w15:paraId="60545DE7" w15:done="0"/>
  <w15:commentEx w15:paraId="7D8E2BEE" w15:done="0"/>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1E7577" w14:textId="77777777" w:rsidR="002F586C" w:rsidRDefault="002F586C" w:rsidP="00AD5698">
      <w:pPr>
        <w:spacing w:after="0" w:line="240" w:lineRule="auto"/>
      </w:pPr>
      <w:r>
        <w:separator/>
      </w:r>
    </w:p>
  </w:endnote>
  <w:endnote w:type="continuationSeparator" w:id="0">
    <w:p w14:paraId="5875E3D8" w14:textId="77777777" w:rsidR="002F586C" w:rsidRDefault="002F586C"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D0341A" w:rsidRDefault="00D0341A"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D0341A" w:rsidRDefault="00D0341A"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A2BAA8" w14:textId="77777777" w:rsidR="002F586C" w:rsidRDefault="002F586C" w:rsidP="00AD5698">
      <w:pPr>
        <w:spacing w:after="0" w:line="240" w:lineRule="auto"/>
      </w:pPr>
      <w:r>
        <w:separator/>
      </w:r>
    </w:p>
  </w:footnote>
  <w:footnote w:type="continuationSeparator" w:id="0">
    <w:p w14:paraId="64D87F3C" w14:textId="77777777" w:rsidR="002F586C" w:rsidRDefault="002F586C"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3CF92296" w:rsidR="00D0341A" w:rsidRDefault="00D0341A">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7045E3">
          <w:rPr>
            <w:noProof/>
            <w:szCs w:val="24"/>
          </w:rPr>
          <w:t>21</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D0341A" w:rsidRDefault="00D0341A"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40"/>
  </w:num>
  <w:num w:numId="3">
    <w:abstractNumId w:val="20"/>
  </w:num>
  <w:num w:numId="4">
    <w:abstractNumId w:val="42"/>
  </w:num>
  <w:num w:numId="5">
    <w:abstractNumId w:val="17"/>
  </w:num>
  <w:num w:numId="6">
    <w:abstractNumId w:val="18"/>
  </w:num>
  <w:num w:numId="7">
    <w:abstractNumId w:val="10"/>
  </w:num>
  <w:num w:numId="8">
    <w:abstractNumId w:val="38"/>
  </w:num>
  <w:num w:numId="9">
    <w:abstractNumId w:val="22"/>
  </w:num>
  <w:num w:numId="10">
    <w:abstractNumId w:val="31"/>
  </w:num>
  <w:num w:numId="11">
    <w:abstractNumId w:val="23"/>
  </w:num>
  <w:num w:numId="12">
    <w:abstractNumId w:val="35"/>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2"/>
  </w:num>
  <w:num w:numId="24">
    <w:abstractNumId w:val="14"/>
  </w:num>
  <w:num w:numId="25">
    <w:abstractNumId w:val="27"/>
  </w:num>
  <w:num w:numId="26">
    <w:abstractNumId w:val="13"/>
  </w:num>
  <w:num w:numId="27">
    <w:abstractNumId w:val="29"/>
  </w:num>
  <w:num w:numId="28">
    <w:abstractNumId w:val="12"/>
  </w:num>
  <w:num w:numId="29">
    <w:abstractNumId w:val="28"/>
  </w:num>
  <w:num w:numId="30">
    <w:abstractNumId w:val="36"/>
  </w:num>
  <w:num w:numId="31">
    <w:abstractNumId w:val="24"/>
  </w:num>
  <w:num w:numId="32">
    <w:abstractNumId w:val="30"/>
  </w:num>
  <w:num w:numId="33">
    <w:abstractNumId w:val="41"/>
  </w:num>
  <w:num w:numId="34">
    <w:abstractNumId w:val="25"/>
  </w:num>
  <w:num w:numId="35">
    <w:abstractNumId w:val="16"/>
  </w:num>
  <w:num w:numId="36">
    <w:abstractNumId w:val="33"/>
  </w:num>
  <w:num w:numId="37">
    <w:abstractNumId w:val="37"/>
  </w:num>
  <w:num w:numId="38">
    <w:abstractNumId w:val="34"/>
  </w:num>
  <w:num w:numId="39">
    <w:abstractNumId w:val="21"/>
  </w:num>
  <w:num w:numId="40">
    <w:abstractNumId w:val="39"/>
  </w:num>
  <w:num w:numId="41">
    <w:abstractNumId w:val="19"/>
  </w:num>
  <w:num w:numId="42">
    <w:abstractNumId w:val="11"/>
  </w:num>
  <w:num w:numId="43">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p05labo">
    <w15:presenceInfo w15:providerId="None" w15:userId="pp05labo"/>
  </w15:person>
  <w15:person w15:author="Ivan Grahek">
    <w15:presenceInfo w15:providerId="AD" w15:userId="S-1-5-21-4030456262-320625612-449655040-202850"/>
  </w15:person>
  <w15:person w15:author="Antonio Schettino">
    <w15:presenceInfo w15:providerId="None" w15:userId="Antonio Schettino"/>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3AE3"/>
    <w:rsid w:val="002E61CC"/>
    <w:rsid w:val="002E682B"/>
    <w:rsid w:val="002E70B7"/>
    <w:rsid w:val="002E73CE"/>
    <w:rsid w:val="002F1130"/>
    <w:rsid w:val="002F1342"/>
    <w:rsid w:val="002F2365"/>
    <w:rsid w:val="002F27DA"/>
    <w:rsid w:val="002F3051"/>
    <w:rsid w:val="002F3190"/>
    <w:rsid w:val="002F4FEB"/>
    <w:rsid w:val="002F5539"/>
    <w:rsid w:val="002F5597"/>
    <w:rsid w:val="002F586C"/>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1BA8"/>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73F"/>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49D9"/>
    <w:rsid w:val="00666A72"/>
    <w:rsid w:val="00670101"/>
    <w:rsid w:val="006702FE"/>
    <w:rsid w:val="00671569"/>
    <w:rsid w:val="00672325"/>
    <w:rsid w:val="00672A58"/>
    <w:rsid w:val="00672DE8"/>
    <w:rsid w:val="006737F8"/>
    <w:rsid w:val="00675162"/>
    <w:rsid w:val="00675E0F"/>
    <w:rsid w:val="0067643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736E"/>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37B7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6A9"/>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D0A"/>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B28D8"/>
    <w:rsid w:val="00EC00BB"/>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3D51C-24E0-470C-91B1-9C08789B6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6</Pages>
  <Words>24825</Words>
  <Characters>136542</Characters>
  <Application>Microsoft Office Word</Application>
  <DocSecurity>0</DocSecurity>
  <Lines>1137</Lines>
  <Paragraphs>3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61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pp05labo</cp:lastModifiedBy>
  <cp:revision>8</cp:revision>
  <cp:lastPrinted>2019-07-16T11:53:00Z</cp:lastPrinted>
  <dcterms:created xsi:type="dcterms:W3CDTF">2019-07-17T09:49:00Z</dcterms:created>
  <dcterms:modified xsi:type="dcterms:W3CDTF">2019-07-17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